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A2F165" w14:textId="61D7D419" w:rsidR="005E751B" w:rsidRPr="00A70289" w:rsidRDefault="005E751B" w:rsidP="005E751B">
      <w:pPr>
        <w:shd w:val="clear" w:color="auto" w:fill="FFFFFF"/>
        <w:spacing w:before="100" w:beforeAutospacing="1" w:after="100" w:afterAutospacing="1" w:line="240" w:lineRule="auto"/>
        <w:ind w:left="360"/>
        <w:jc w:val="both"/>
        <w:rPr>
          <w:rFonts w:ascii="Times New Roman" w:hAnsi="Times New Roman" w:cs="Times New Roman"/>
        </w:rPr>
      </w:pPr>
      <w:r w:rsidRPr="00A70289">
        <w:rPr>
          <w:rFonts w:ascii="Times New Roman" w:hAnsi="Times New Roman" w:cs="Times New Roman"/>
        </w:rPr>
        <w:t>We thank the reviewers for their time and expertise considering this study. We appreciate your insights and have made the recommended adjustments to aid in clarity of findings and in rationale for the work. The revisions include A&lt;B&lt;C&lt;D&lt;E&lt;F. The specific requests are listed by reviewer below</w:t>
      </w:r>
    </w:p>
    <w:p w14:paraId="0670DCC6" w14:textId="76136E41"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our point-by-point rebuttal responding to each question must be posted as a separate document.</w:t>
      </w:r>
    </w:p>
    <w:p w14:paraId="32D257D8"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Two versions of your revised manuscript. (1) </w:t>
      </w:r>
      <w:r w:rsidRPr="00A70289">
        <w:rPr>
          <w:rFonts w:ascii="Times New Roman" w:eastAsia="Times New Roman" w:hAnsi="Times New Roman" w:cs="Times New Roman"/>
          <w:color w:val="242424"/>
          <w:kern w:val="0"/>
          <w:sz w:val="23"/>
          <w:szCs w:val="23"/>
          <w:highlight w:val="yellow"/>
          <w14:ligatures w14:val="none"/>
        </w:rPr>
        <w:t>A marked-up copy</w:t>
      </w:r>
      <w:r w:rsidRPr="00A70289">
        <w:rPr>
          <w:rFonts w:ascii="Times New Roman" w:eastAsia="Times New Roman" w:hAnsi="Times New Roman" w:cs="Times New Roman"/>
          <w:color w:val="242424"/>
          <w:kern w:val="0"/>
          <w:sz w:val="23"/>
          <w:szCs w:val="23"/>
          <w14:ligatures w14:val="none"/>
        </w:rPr>
        <w:t xml:space="preserve"> to be used for editor and reviewer purposes that indicates all changes made to the text with either highlighting, colored text, or </w:t>
      </w:r>
      <w:r w:rsidRPr="00A70289">
        <w:rPr>
          <w:rFonts w:ascii="Times New Roman" w:eastAsia="Times New Roman" w:hAnsi="Times New Roman" w:cs="Times New Roman"/>
          <w:color w:val="242424"/>
          <w:kern w:val="0"/>
          <w:sz w:val="23"/>
          <w:szCs w:val="23"/>
          <w:highlight w:val="yellow"/>
          <w14:ligatures w14:val="none"/>
        </w:rPr>
        <w:t>tracked changes</w:t>
      </w:r>
      <w:r w:rsidRPr="00A70289">
        <w:rPr>
          <w:rFonts w:ascii="Times New Roman" w:eastAsia="Times New Roman" w:hAnsi="Times New Roman" w:cs="Times New Roman"/>
          <w:color w:val="242424"/>
          <w:kern w:val="0"/>
          <w:sz w:val="23"/>
          <w:szCs w:val="23"/>
          <w14:ligatures w14:val="none"/>
        </w:rPr>
        <w:t xml:space="preserve"> and (2</w:t>
      </w:r>
      <w:r w:rsidRPr="00A70289">
        <w:rPr>
          <w:rFonts w:ascii="Times New Roman" w:eastAsia="Times New Roman" w:hAnsi="Times New Roman" w:cs="Times New Roman"/>
          <w:color w:val="242424"/>
          <w:kern w:val="0"/>
          <w:sz w:val="23"/>
          <w:szCs w:val="23"/>
          <w:highlight w:val="yellow"/>
          <w14:ligatures w14:val="none"/>
        </w:rPr>
        <w:t>) A “clean”, un-marked copy that has all color and mark-up removed</w:t>
      </w:r>
      <w:r w:rsidRPr="00A70289">
        <w:rPr>
          <w:rFonts w:ascii="Times New Roman" w:eastAsia="Times New Roman" w:hAnsi="Times New Roman" w:cs="Times New Roman"/>
          <w:color w:val="242424"/>
          <w:kern w:val="0"/>
          <w:sz w:val="23"/>
          <w:szCs w:val="23"/>
          <w14:ligatures w14:val="none"/>
        </w:rPr>
        <w:t xml:space="preserve"> that will be used by production, should your manuscript be accepted.</w:t>
      </w:r>
    </w:p>
    <w:p w14:paraId="4A80D0FC" w14:textId="77777777" w:rsidR="00F339A9" w:rsidRPr="00A70289" w:rsidRDefault="00F339A9" w:rsidP="00F339A9">
      <w:pPr>
        <w:numPr>
          <w:ilvl w:val="1"/>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Please note that aside from one copy showing color or mark-up, the two copies of your manuscript should be identical and include all revisions. The “clean” copy should contain all revisions reflected in the marked-up version, but have tracked changes accepted and highlighting/colored text reverted to black and white.</w:t>
      </w:r>
    </w:p>
    <w:p w14:paraId="5C1D7F0A" w14:textId="3ABE4F20" w:rsidR="00F339A9" w:rsidRPr="00A70289" w:rsidRDefault="00F339A9" w:rsidP="00F339A9">
      <w:pPr>
        <w:numPr>
          <w:ilvl w:val="0"/>
          <w:numId w:val="1"/>
        </w:numPr>
        <w:shd w:val="clear" w:color="auto" w:fill="FFFFFF"/>
        <w:spacing w:beforeAutospacing="1" w:after="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details: </w:t>
      </w:r>
      <w:hyperlink r:id="rId5" w:history="1">
        <w:r w:rsidRPr="00A70289">
          <w:rPr>
            <w:rFonts w:ascii="Times New Roman" w:eastAsia="Times New Roman" w:hAnsi="Times New Roman" w:cs="Times New Roman"/>
            <w:color w:val="0000FF"/>
            <w:kern w:val="0"/>
            <w:sz w:val="23"/>
            <w:szCs w:val="23"/>
            <w:u w:val="single"/>
            <w:bdr w:val="none" w:sz="0" w:space="0" w:color="auto" w:frame="1"/>
            <w14:ligatures w14:val="none"/>
          </w:rPr>
          <w:t>https://academic.oup.com/endo/pages/Author_Guidelines#references</w:t>
        </w:r>
      </w:hyperlink>
      <w:hyperlink r:id="rId6" w:history="1">
        <w:r w:rsidRPr="00A70289">
          <w:rPr>
            <w:rFonts w:ascii="Times New Roman" w:eastAsia="Times New Roman" w:hAnsi="Times New Roman" w:cs="Times New Roman"/>
            <w:b/>
            <w:bCs/>
            <w:color w:val="0000FF"/>
            <w:kern w:val="0"/>
            <w:sz w:val="23"/>
            <w:szCs w:val="23"/>
            <w:u w:val="single"/>
            <w:bdr w:val="none" w:sz="0" w:space="0" w:color="auto" w:frame="1"/>
            <w14:ligatures w14:val="none"/>
          </w:rPr>
          <w:t>​</w:t>
        </w:r>
      </w:hyperlink>
    </w:p>
    <w:p w14:paraId="729F963F" w14:textId="6FD20716"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Manuscript sections in correct order: </w:t>
      </w:r>
      <w:r w:rsidRPr="00A70289">
        <w:rPr>
          <w:rFonts w:ascii="Times New Roman" w:eastAsia="Times New Roman" w:hAnsi="Times New Roman" w:cs="Times New Roman"/>
          <w:color w:val="242424"/>
          <w:kern w:val="0"/>
          <w:sz w:val="23"/>
          <w:szCs w:val="23"/>
          <w:highlight w:val="yellow"/>
          <w14:ligatures w14:val="none"/>
        </w:rPr>
        <w:t xml:space="preserve">Title Page, Abstract, Introduction, Materials and Methods, Results, Discussion, Data Availability Statement, References, Figure Legends, </w:t>
      </w:r>
      <w:bookmarkStart w:id="0" w:name="_GoBack"/>
      <w:r w:rsidRPr="00A70289">
        <w:rPr>
          <w:rFonts w:ascii="Times New Roman" w:eastAsia="Times New Roman" w:hAnsi="Times New Roman" w:cs="Times New Roman"/>
          <w:color w:val="242424"/>
          <w:kern w:val="0"/>
          <w:sz w:val="23"/>
          <w:szCs w:val="23"/>
          <w:highlight w:val="yellow"/>
          <w14:ligatures w14:val="none"/>
        </w:rPr>
        <w:t>Tables, Figures.</w:t>
      </w:r>
      <w:r w:rsidRPr="00A70289">
        <w:rPr>
          <w:rFonts w:ascii="Times New Roman" w:eastAsia="Times New Roman" w:hAnsi="Times New Roman" w:cs="Times New Roman"/>
          <w:color w:val="242424"/>
          <w:kern w:val="0"/>
          <w:sz w:val="23"/>
          <w:szCs w:val="23"/>
          <w14:ligatures w14:val="none"/>
        </w:rPr>
        <w:t> </w:t>
      </w:r>
      <w:bookmarkEnd w:id="0"/>
      <w:r w:rsidRPr="00A70289">
        <w:rPr>
          <w:rFonts w:ascii="Times New Roman" w:eastAsia="Times New Roman" w:hAnsi="Times New Roman" w:cs="Times New Roman"/>
          <w:color w:val="242424"/>
          <w:kern w:val="0"/>
          <w:sz w:val="23"/>
          <w:szCs w:val="23"/>
          <w14:ligatures w14:val="none"/>
        </w:rPr>
        <w:t>(Alternatively, References may be provided after Figure Legends and Tables).  </w:t>
      </w:r>
    </w:p>
    <w:p w14:paraId="6F53D323"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It is required for acceptance that </w:t>
      </w:r>
      <w:r w:rsidRPr="00A70289">
        <w:rPr>
          <w:rFonts w:ascii="Times New Roman" w:eastAsia="Times New Roman" w:hAnsi="Times New Roman" w:cs="Times New Roman"/>
          <w:color w:val="242424"/>
          <w:kern w:val="0"/>
          <w:sz w:val="23"/>
          <w:szCs w:val="23"/>
          <w:highlight w:val="yellow"/>
          <w14:ligatures w14:val="none"/>
        </w:rPr>
        <w:t>all authors respond to the authorship verification email that will be sent to them individually upon re-submission unless they</w:t>
      </w:r>
      <w:r w:rsidRPr="00A70289">
        <w:rPr>
          <w:rFonts w:ascii="Times New Roman" w:eastAsia="Times New Roman" w:hAnsi="Times New Roman" w:cs="Times New Roman"/>
          <w:color w:val="242424"/>
          <w:kern w:val="0"/>
          <w:sz w:val="23"/>
          <w:szCs w:val="23"/>
          <w14:ligatures w14:val="none"/>
        </w:rPr>
        <w:t xml:space="preserve"> responded to a previous authorship verification email. Please ensure that all email addresses are correct.</w:t>
      </w:r>
    </w:p>
    <w:p w14:paraId="7DD7E76A"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If the article type permits figures and tables, please review the table and figure formats in the Author Guidelines and adhere to the number of allowed figures and tables per paper.</w:t>
      </w:r>
    </w:p>
    <w:p w14:paraId="5ED5B788"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Check to make certain your figures are </w:t>
      </w:r>
      <w:r w:rsidRPr="00A70289">
        <w:rPr>
          <w:rFonts w:ascii="Times New Roman" w:eastAsia="Times New Roman" w:hAnsi="Times New Roman" w:cs="Times New Roman"/>
          <w:color w:val="242424"/>
          <w:kern w:val="0"/>
          <w:sz w:val="23"/>
          <w:szCs w:val="23"/>
          <w:highlight w:val="yellow"/>
          <w14:ligatures w14:val="none"/>
        </w:rPr>
        <w:t>in .eps or .</w:t>
      </w:r>
      <w:proofErr w:type="spellStart"/>
      <w:r w:rsidRPr="00A70289">
        <w:rPr>
          <w:rFonts w:ascii="Times New Roman" w:eastAsia="Times New Roman" w:hAnsi="Times New Roman" w:cs="Times New Roman"/>
          <w:color w:val="242424"/>
          <w:kern w:val="0"/>
          <w:sz w:val="23"/>
          <w:szCs w:val="23"/>
          <w:highlight w:val="yellow"/>
          <w14:ligatures w14:val="none"/>
        </w:rPr>
        <w:t>tif</w:t>
      </w:r>
      <w:proofErr w:type="spellEnd"/>
      <w:r w:rsidRPr="00A70289">
        <w:rPr>
          <w:rFonts w:ascii="Times New Roman" w:eastAsia="Times New Roman" w:hAnsi="Times New Roman" w:cs="Times New Roman"/>
          <w:color w:val="242424"/>
          <w:kern w:val="0"/>
          <w:sz w:val="23"/>
          <w:szCs w:val="23"/>
          <w:highlight w:val="yellow"/>
          <w14:ligatures w14:val="none"/>
        </w:rPr>
        <w:t xml:space="preserve"> format</w:t>
      </w:r>
      <w:r w:rsidRPr="00A70289">
        <w:rPr>
          <w:rFonts w:ascii="Times New Roman" w:eastAsia="Times New Roman" w:hAnsi="Times New Roman" w:cs="Times New Roman"/>
          <w:color w:val="242424"/>
          <w:kern w:val="0"/>
          <w:sz w:val="23"/>
          <w:szCs w:val="23"/>
          <w14:ligatures w14:val="none"/>
        </w:rPr>
        <w:t>. We recommend a minimum resolution of 300 dpi for color figures and a minimum resolution of 1200 dpi for half-tone figures in .</w:t>
      </w:r>
      <w:proofErr w:type="spellStart"/>
      <w:r w:rsidRPr="00A70289">
        <w:rPr>
          <w:rFonts w:ascii="Times New Roman" w:eastAsia="Times New Roman" w:hAnsi="Times New Roman" w:cs="Times New Roman"/>
          <w:color w:val="242424"/>
          <w:kern w:val="0"/>
          <w:sz w:val="23"/>
          <w:szCs w:val="23"/>
          <w14:ligatures w14:val="none"/>
        </w:rPr>
        <w:t>tif</w:t>
      </w:r>
      <w:proofErr w:type="spellEnd"/>
      <w:r w:rsidRPr="00A70289">
        <w:rPr>
          <w:rFonts w:ascii="Times New Roman" w:eastAsia="Times New Roman" w:hAnsi="Times New Roman" w:cs="Times New Roman"/>
          <w:color w:val="242424"/>
          <w:kern w:val="0"/>
          <w:sz w:val="23"/>
          <w:szCs w:val="23"/>
          <w14:ligatures w14:val="none"/>
        </w:rPr>
        <w:t xml:space="preserve"> or eps format. Please ensure your figures appear clear at 300% zoom.</w:t>
      </w:r>
    </w:p>
    <w:p w14:paraId="41C5C199" w14:textId="77777777" w:rsidR="005E751B" w:rsidRPr="00967C1D" w:rsidRDefault="00F339A9" w:rsidP="00F339A9">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1</w:t>
      </w:r>
      <w:r w:rsidRPr="00967C1D">
        <w:rPr>
          <w:rFonts w:ascii="Times New Roman" w:hAnsi="Times New Roman" w:cs="Times New Roman"/>
          <w:color w:val="242424"/>
          <w:u w:val="single"/>
          <w:shd w:val="clear" w:color="auto" w:fill="FFFFFF"/>
        </w:rPr>
        <w:t xml:space="preserve">: </w:t>
      </w:r>
    </w:p>
    <w:p w14:paraId="5EB1A821" w14:textId="77777777" w:rsidR="00A70289" w:rsidRPr="00967C1D" w:rsidRDefault="00F339A9" w:rsidP="00A70289">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is is an interesting study that examined the effect of GDF-15 deficiency on multiple pregnancy -related outcomes in GDF-15 KO mice. </w:t>
      </w:r>
      <w:r w:rsidR="000635DC" w:rsidRPr="00967C1D">
        <w:rPr>
          <w:rFonts w:ascii="Times New Roman" w:hAnsi="Times New Roman" w:cs="Times New Roman"/>
          <w:color w:val="242424"/>
          <w:shd w:val="clear" w:color="auto" w:fill="FFFFFF"/>
        </w:rPr>
        <w:t>Surprisingly</w:t>
      </w:r>
      <w:r w:rsidRPr="00967C1D">
        <w:rPr>
          <w:rFonts w:ascii="Times New Roman" w:hAnsi="Times New Roman" w:cs="Times New Roman"/>
          <w:color w:val="242424"/>
          <w:shd w:val="clear" w:color="auto" w:fill="FFFFFF"/>
        </w:rPr>
        <w:t>, GDF15-KO dams had no difference in pregnancy-related weight gain, food intake, insulin sensitivity and neonatal outcomes compared to WT dams, suggesting that GDF15 is not a major player in pregnancy-associated metabolic changes and pregnancy outcomes in mice. The study is well designed with multiple parameters investigated.</w:t>
      </w:r>
      <w:r w:rsidRPr="00967C1D">
        <w:rPr>
          <w:rFonts w:ascii="Times New Roman" w:hAnsi="Times New Roman" w:cs="Times New Roman"/>
          <w:color w:val="242424"/>
        </w:rPr>
        <w:br/>
      </w:r>
      <w:r w:rsidRPr="00967C1D">
        <w:rPr>
          <w:rFonts w:ascii="Times New Roman" w:hAnsi="Times New Roman" w:cs="Times New Roman"/>
          <w:color w:val="242424"/>
          <w:shd w:val="clear" w:color="auto" w:fill="FFFFFF"/>
        </w:rPr>
        <w:t>A few comments to the authors:</w:t>
      </w:r>
    </w:p>
    <w:p w14:paraId="1360C40E" w14:textId="7DC3E192" w:rsidR="00532D43" w:rsidRPr="00967C1D" w:rsidRDefault="00F339A9" w:rsidP="00A70289">
      <w:pPr>
        <w:pStyle w:val="ListParagraph"/>
        <w:numPr>
          <w:ilvl w:val="0"/>
          <w:numId w:val="5"/>
        </w:numPr>
        <w:rPr>
          <w:rFonts w:ascii="Times New Roman" w:hAnsi="Times New Roman" w:cs="Times New Roman"/>
          <w:color w:val="242424"/>
          <w:shd w:val="clear" w:color="auto" w:fill="FFFFFF"/>
        </w:rPr>
      </w:pPr>
      <w:r w:rsidRPr="00967C1D">
        <w:rPr>
          <w:rFonts w:ascii="Times New Roman" w:hAnsi="Times New Roman" w:cs="Times New Roman"/>
          <w:b/>
          <w:bCs/>
          <w:color w:val="242424"/>
          <w:shd w:val="clear" w:color="auto" w:fill="FFFFFF"/>
        </w:rPr>
        <w:t>Figure 2A &amp; B: If insulin tolerance is reduced in pregnancy why does fasting glucose tend to be lower?</w:t>
      </w:r>
    </w:p>
    <w:p w14:paraId="09094DA5" w14:textId="34087CC0" w:rsidR="0054230C" w:rsidRPr="00967C1D" w:rsidRDefault="00870C7A"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Insulin resistance and lower blood glucose, both f</w:t>
      </w:r>
      <w:r w:rsidR="00532D43" w:rsidRPr="00967C1D">
        <w:rPr>
          <w:rFonts w:ascii="Times New Roman" w:hAnsi="Times New Roman" w:cs="Times New Roman"/>
          <w:color w:val="242424"/>
          <w:shd w:val="clear" w:color="auto" w:fill="FFFFFF"/>
        </w:rPr>
        <w:t>asting</w:t>
      </w:r>
      <w:r w:rsidR="00A17617" w:rsidRPr="00967C1D">
        <w:rPr>
          <w:rFonts w:ascii="Times New Roman" w:hAnsi="Times New Roman" w:cs="Times New Roman"/>
          <w:color w:val="242424"/>
          <w:shd w:val="clear" w:color="auto" w:fill="FFFFFF"/>
        </w:rPr>
        <w:t xml:space="preserve"> and fed</w:t>
      </w:r>
      <w:r w:rsidRPr="00967C1D">
        <w:rPr>
          <w:rFonts w:ascii="Times New Roman" w:hAnsi="Times New Roman" w:cs="Times New Roman"/>
          <w:color w:val="242424"/>
          <w:shd w:val="clear" w:color="auto" w:fill="FFFFFF"/>
        </w:rPr>
        <w:t xml:space="preserve">, during pregnancy </w:t>
      </w:r>
      <w:r w:rsidR="00A17617" w:rsidRPr="00967C1D">
        <w:rPr>
          <w:rFonts w:ascii="Times New Roman" w:hAnsi="Times New Roman" w:cs="Times New Roman"/>
          <w:color w:val="242424"/>
          <w:shd w:val="clear" w:color="auto" w:fill="FFFFFF"/>
        </w:rPr>
        <w:t xml:space="preserve">compared to </w:t>
      </w:r>
      <w:r w:rsidRPr="00967C1D">
        <w:rPr>
          <w:rFonts w:ascii="Times New Roman" w:hAnsi="Times New Roman" w:cs="Times New Roman"/>
          <w:color w:val="242424"/>
          <w:shd w:val="clear" w:color="auto" w:fill="FFFFFF"/>
        </w:rPr>
        <w:t>non-pregnant</w:t>
      </w:r>
      <w:r w:rsidR="00A17617" w:rsidRPr="00967C1D">
        <w:rPr>
          <w:rFonts w:ascii="Times New Roman" w:hAnsi="Times New Roman" w:cs="Times New Roman"/>
          <w:color w:val="242424"/>
          <w:shd w:val="clear" w:color="auto" w:fill="FFFFFF"/>
        </w:rPr>
        <w:t xml:space="preserve"> mice</w:t>
      </w:r>
      <w:r w:rsidRPr="00967C1D">
        <w:rPr>
          <w:rFonts w:ascii="Times New Roman" w:hAnsi="Times New Roman" w:cs="Times New Roman"/>
          <w:color w:val="242424"/>
          <w:shd w:val="clear" w:color="auto" w:fill="FFFFFF"/>
        </w:rPr>
        <w:t xml:space="preserve"> are well-documented phenomemons</w:t>
      </w:r>
      <w:r w:rsidRPr="00967C1D">
        <w:rPr>
          <w:rFonts w:ascii="Times New Roman" w:hAnsi="Times New Roman" w:cs="Times New Roman"/>
          <w:color w:val="242424"/>
          <w:shd w:val="clear" w:color="auto" w:fill="FFFFFF"/>
        </w:rPr>
        <w:fldChar w:fldCharType="begin"/>
      </w:r>
      <w:r w:rsidR="00AB3BFF">
        <w:rPr>
          <w:rFonts w:ascii="Times New Roman" w:hAnsi="Times New Roman" w:cs="Times New Roman"/>
          <w:color w:val="242424"/>
          <w:shd w:val="clear" w:color="auto" w:fill="FFFFFF"/>
        </w:rPr>
        <w:instrText xml:space="preserve"> ADDIN ZOTERO_ITEM CSL_CITATION {"citationID":"Fh8hVmDy","properties":{"formattedCitation":"\\super 1,2\\nosupersub{}","plainCitation":"1,2","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AB3BFF" w:rsidRPr="00AB3BFF">
        <w:rPr>
          <w:rFonts w:ascii="Times New Roman" w:hAnsi="Times New Roman" w:cs="Times New Roman"/>
          <w:kern w:val="0"/>
          <w:vertAlign w:val="superscript"/>
        </w:rPr>
        <w:t>1,2</w:t>
      </w:r>
      <w:r w:rsidRPr="00967C1D">
        <w:rPr>
          <w:rFonts w:ascii="Times New Roman" w:hAnsi="Times New Roman" w:cs="Times New Roman"/>
          <w:color w:val="242424"/>
          <w:shd w:val="clear" w:color="auto" w:fill="FFFFFF"/>
        </w:rPr>
        <w:fldChar w:fldCharType="end"/>
      </w:r>
      <w:r w:rsidR="00191A10" w:rsidRPr="00967C1D">
        <w:rPr>
          <w:rFonts w:ascii="Times New Roman" w:hAnsi="Times New Roman" w:cs="Times New Roman"/>
          <w:color w:val="242424"/>
          <w:shd w:val="clear" w:color="auto" w:fill="FFFFFF"/>
        </w:rPr>
        <w:t xml:space="preserve">. </w:t>
      </w:r>
      <w:r w:rsidRPr="00967C1D">
        <w:rPr>
          <w:rFonts w:ascii="Times New Roman" w:hAnsi="Times New Roman" w:cs="Times New Roman"/>
          <w:color w:val="242424"/>
          <w:shd w:val="clear" w:color="auto" w:fill="FFFFFF"/>
        </w:rPr>
        <w:t xml:space="preserve">A combination of </w:t>
      </w:r>
      <w:r w:rsidR="00191A10" w:rsidRPr="00967C1D">
        <w:rPr>
          <w:rFonts w:ascii="Times New Roman" w:hAnsi="Times New Roman" w:cs="Times New Roman"/>
          <w:color w:val="242424"/>
          <w:shd w:val="clear" w:color="auto" w:fill="FFFFFF"/>
        </w:rPr>
        <w:t>placentally derived hormones, such as placental lactogens</w:t>
      </w:r>
      <w:r w:rsidRPr="00967C1D">
        <w:rPr>
          <w:rFonts w:ascii="Times New Roman" w:hAnsi="Times New Roman" w:cs="Times New Roman"/>
          <w:color w:val="242424"/>
          <w:shd w:val="clear" w:color="auto" w:fill="FFFFFF"/>
        </w:rPr>
        <w:t xml:space="preserve">, reduced </w:t>
      </w:r>
      <w:r w:rsidR="005B2A1D" w:rsidRPr="00967C1D">
        <w:rPr>
          <w:rFonts w:ascii="Times New Roman" w:hAnsi="Times New Roman" w:cs="Times New Roman"/>
          <w:color w:val="242424"/>
          <w:shd w:val="clear" w:color="auto" w:fill="FFFFFF"/>
        </w:rPr>
        <w:t xml:space="preserve">hypoglycemic </w:t>
      </w:r>
      <w:r w:rsidRPr="00967C1D">
        <w:rPr>
          <w:rFonts w:ascii="Times New Roman" w:hAnsi="Times New Roman" w:cs="Times New Roman"/>
          <w:color w:val="242424"/>
          <w:shd w:val="clear" w:color="auto" w:fill="FFFFFF"/>
        </w:rPr>
        <w:t xml:space="preserve">counter-regulatory measures in the islet, and large </w:t>
      </w:r>
      <w:proofErr w:type="spellStart"/>
      <w:r w:rsidRPr="00967C1D">
        <w:rPr>
          <w:rFonts w:ascii="Times New Roman" w:hAnsi="Times New Roman" w:cs="Times New Roman"/>
          <w:color w:val="242424"/>
          <w:shd w:val="clear" w:color="auto" w:fill="FFFFFF"/>
        </w:rPr>
        <w:t>feto</w:t>
      </w:r>
      <w:proofErr w:type="spellEnd"/>
      <w:r w:rsidRPr="00967C1D">
        <w:rPr>
          <w:rFonts w:ascii="Times New Roman" w:hAnsi="Times New Roman" w:cs="Times New Roman"/>
          <w:color w:val="242424"/>
          <w:shd w:val="clear" w:color="auto" w:fill="FFFFFF"/>
        </w:rPr>
        <w:t xml:space="preserve">-placental demand for glucose </w:t>
      </w:r>
      <w:r w:rsidR="00674514" w:rsidRPr="00967C1D">
        <w:rPr>
          <w:rFonts w:ascii="Times New Roman" w:hAnsi="Times New Roman" w:cs="Times New Roman"/>
          <w:color w:val="242424"/>
          <w:shd w:val="clear" w:color="auto" w:fill="FFFFFF"/>
        </w:rPr>
        <w:t xml:space="preserve">result in lower glucose levels for dams. We believe that our data provide strong evidence that our model is consistent with other rigorous pregnancy related glycemia studies. </w:t>
      </w:r>
      <w:r w:rsidR="0054230C" w:rsidRPr="00967C1D">
        <w:rPr>
          <w:rFonts w:ascii="Times New Roman" w:hAnsi="Times New Roman" w:cs="Times New Roman"/>
          <w:color w:val="242424"/>
          <w:shd w:val="clear" w:color="auto" w:fill="FFFFFF"/>
        </w:rPr>
        <w:t>To address this in the manuscript, we made the following change:</w:t>
      </w:r>
    </w:p>
    <w:p w14:paraId="0D602769" w14:textId="473EDFAE" w:rsidR="00A70289" w:rsidRPr="00967C1D" w:rsidRDefault="0054230C" w:rsidP="008D04EE">
      <w:pPr>
        <w:ind w:left="720"/>
        <w:rPr>
          <w:rFonts w:ascii="Times New Roman" w:hAnsi="Times New Roman" w:cs="Times New Roman"/>
          <w:color w:val="FF0000"/>
        </w:rPr>
      </w:pPr>
      <w:r w:rsidRPr="00967C1D">
        <w:rPr>
          <w:rFonts w:ascii="Times New Roman" w:hAnsi="Times New Roman" w:cs="Times New Roman"/>
          <w:color w:val="FF0000"/>
        </w:rPr>
        <w:t xml:space="preserve">Lines </w:t>
      </w:r>
      <w:r w:rsidR="00AA27CD" w:rsidRPr="00967C1D">
        <w:rPr>
          <w:rFonts w:ascii="Times New Roman" w:hAnsi="Times New Roman" w:cs="Times New Roman"/>
          <w:color w:val="FF0000"/>
        </w:rPr>
        <w:t>207-208</w:t>
      </w:r>
      <w:r w:rsidRPr="00967C1D">
        <w:rPr>
          <w:rFonts w:ascii="Times New Roman" w:hAnsi="Times New Roman" w:cs="Times New Roman"/>
          <w:color w:val="FF0000"/>
        </w:rPr>
        <w:t>: “Consistent with other murine models of pregnan</w:t>
      </w:r>
      <w:r w:rsidR="00AA27CD" w:rsidRPr="00967C1D">
        <w:rPr>
          <w:rFonts w:ascii="Times New Roman" w:hAnsi="Times New Roman" w:cs="Times New Roman"/>
          <w:color w:val="FF0000"/>
        </w:rPr>
        <w:t>cy</w:t>
      </w:r>
      <w:r w:rsidRPr="00967C1D">
        <w:rPr>
          <w:rFonts w:ascii="Times New Roman" w:hAnsi="Times New Roman" w:cs="Times New Roman"/>
          <w:color w:val="FF0000"/>
        </w:rPr>
        <w:t>, fasting blood glucose in pregnant dams tended to be lower than non-pregnant females</w:t>
      </w:r>
      <w:r w:rsidR="00E15B24" w:rsidRPr="00967C1D">
        <w:rPr>
          <w:rFonts w:ascii="Times New Roman" w:hAnsi="Times New Roman" w:cs="Times New Roman"/>
          <w:color w:val="FF0000"/>
        </w:rPr>
        <w:t xml:space="preserve"> (Figure 2B, p=0.20) (35,36).”</w:t>
      </w:r>
    </w:p>
    <w:p w14:paraId="69D84868" w14:textId="7AB859F6" w:rsidR="005B2A1D" w:rsidRPr="00967C1D" w:rsidRDefault="00F339A9" w:rsidP="00A70289">
      <w:pPr>
        <w:pStyle w:val="ListParagraph"/>
        <w:numPr>
          <w:ilvl w:val="0"/>
          <w:numId w:val="5"/>
        </w:numPr>
        <w:rPr>
          <w:rFonts w:ascii="Times New Roman" w:hAnsi="Times New Roman" w:cs="Times New Roman"/>
          <w:b/>
          <w:bCs/>
          <w:color w:val="242424"/>
          <w:shd w:val="clear" w:color="auto" w:fill="FFFFFF"/>
        </w:rPr>
      </w:pPr>
      <w:r w:rsidRPr="00967C1D">
        <w:rPr>
          <w:rFonts w:ascii="Times New Roman" w:hAnsi="Times New Roman" w:cs="Times New Roman"/>
          <w:b/>
          <w:bCs/>
          <w:color w:val="242424"/>
          <w:shd w:val="clear" w:color="auto" w:fill="FFFFFF"/>
        </w:rPr>
        <w:lastRenderedPageBreak/>
        <w:t>Figure 2 D &amp; E: If dexamethasone in drinking water reduces insulin tolerance why does fasting glucose tend to be lower?</w:t>
      </w:r>
    </w:p>
    <w:p w14:paraId="6BD1AB6D" w14:textId="6D8DA07F" w:rsidR="005E751B" w:rsidRPr="00967C1D" w:rsidRDefault="005B2A1D"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The poorer glycemic health and peripheral glucose disposal in response to exogenous insulin delivery is consistent with previously published work on dexamethasone treated animals from our group</w:t>
      </w:r>
      <w:r w:rsidRPr="00967C1D">
        <w:rPr>
          <w:rFonts w:ascii="Times New Roman" w:hAnsi="Times New Roman" w:cs="Times New Roman"/>
          <w:color w:val="242424"/>
          <w:shd w:val="clear" w:color="auto" w:fill="FFFFFF"/>
        </w:rPr>
        <w:fldChar w:fldCharType="begin"/>
      </w:r>
      <w:r w:rsidRPr="00967C1D">
        <w:rPr>
          <w:rFonts w:ascii="Times New Roman" w:hAnsi="Times New Roman" w:cs="Times New Roman"/>
          <w:color w:val="242424"/>
          <w:shd w:val="clear" w:color="auto" w:fill="FFFFFF"/>
        </w:rPr>
        <w:instrText xml:space="preserve"> ADDIN ZOTERO_ITEM CSL_CITATION {"citationID":"kyE3S9h6","properties":{"formattedCitation":"\\super 3\\nosupersub{}","plainCitation":"3","noteIndex":0},"citationItems":[{"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Pr="00967C1D">
        <w:rPr>
          <w:rFonts w:ascii="Times New Roman" w:hAnsi="Times New Roman" w:cs="Times New Roman"/>
          <w:kern w:val="0"/>
          <w:vertAlign w:val="superscript"/>
        </w:rPr>
        <w:t>3</w:t>
      </w:r>
      <w:r w:rsidRPr="00967C1D">
        <w:rPr>
          <w:rFonts w:ascii="Times New Roman" w:hAnsi="Times New Roman" w:cs="Times New Roman"/>
          <w:color w:val="242424"/>
          <w:shd w:val="clear" w:color="auto" w:fill="FFFFFF"/>
        </w:rPr>
        <w:fldChar w:fldCharType="end"/>
      </w:r>
      <w:r w:rsidRPr="00967C1D">
        <w:rPr>
          <w:rFonts w:ascii="Times New Roman" w:hAnsi="Times New Roman" w:cs="Times New Roman"/>
          <w:color w:val="242424"/>
          <w:shd w:val="clear" w:color="auto" w:fill="FFFFFF"/>
        </w:rPr>
        <w:t xml:space="preserve">. We believe the reduced glucose </w:t>
      </w:r>
      <w:proofErr w:type="gramStart"/>
      <w:r w:rsidRPr="00967C1D">
        <w:rPr>
          <w:rFonts w:ascii="Times New Roman" w:hAnsi="Times New Roman" w:cs="Times New Roman"/>
          <w:color w:val="242424"/>
          <w:shd w:val="clear" w:color="auto" w:fill="FFFFFF"/>
        </w:rPr>
        <w:t xml:space="preserve">is a reflection </w:t>
      </w:r>
      <w:r w:rsidR="0054230C" w:rsidRPr="00967C1D">
        <w:rPr>
          <w:rFonts w:ascii="Times New Roman" w:hAnsi="Times New Roman" w:cs="Times New Roman"/>
          <w:color w:val="242424"/>
          <w:shd w:val="clear" w:color="auto" w:fill="FFFFFF"/>
        </w:rPr>
        <w:t>of</w:t>
      </w:r>
      <w:proofErr w:type="gramEnd"/>
      <w:r w:rsidR="0054230C" w:rsidRPr="00967C1D">
        <w:rPr>
          <w:rFonts w:ascii="Times New Roman" w:hAnsi="Times New Roman" w:cs="Times New Roman"/>
          <w:color w:val="242424"/>
          <w:shd w:val="clear" w:color="auto" w:fill="FFFFFF"/>
        </w:rPr>
        <w:t xml:space="preserve"> </w:t>
      </w:r>
      <w:r w:rsidR="00C54F67" w:rsidRPr="00967C1D">
        <w:rPr>
          <w:rFonts w:ascii="Times New Roman" w:hAnsi="Times New Roman" w:cs="Times New Roman"/>
          <w:color w:val="242424"/>
          <w:shd w:val="clear" w:color="auto" w:fill="FFFFFF"/>
        </w:rPr>
        <w:t>reduced insulin-resistance associated postprandial glycogen accretion in the fed state, resulting in mild hypoglycemia in the fasted state.</w:t>
      </w:r>
    </w:p>
    <w:p w14:paraId="5704F195" w14:textId="77777777" w:rsidR="005E751B" w:rsidRPr="00967C1D" w:rsidRDefault="00F339A9" w:rsidP="005E751B">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2:</w:t>
      </w:r>
      <w:r w:rsidRPr="00967C1D">
        <w:rPr>
          <w:rFonts w:ascii="Times New Roman" w:hAnsi="Times New Roman" w:cs="Times New Roman"/>
          <w:color w:val="242424"/>
          <w:u w:val="single"/>
          <w:shd w:val="clear" w:color="auto" w:fill="FFFFFF"/>
        </w:rPr>
        <w:t> </w:t>
      </w:r>
    </w:p>
    <w:p w14:paraId="51669B0F" w14:textId="77777777" w:rsidR="00EA3FC2" w:rsidRPr="00967C1D" w:rsidRDefault="00F339A9" w:rsidP="005E751B">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The paper GDF15 knockout does not substantially impact perinatal body weight or neonatal outcomes in mice by Mulcahy et al sets out to establish how loss of GDF15 from the maternal-fetal dyad affects pregnancy and pup development. The subject of this paper is timely. The physiology and/or pathophysiology of rise in GDF15 that occurs in pregnancy is unknown, and understanding this is critical to our understanding of GDF15-GFRAL biology. As such, even though this paper predominantly presents negative findings, the core observation that loss of GDF15 does not grossly alter pregnancy-related outcomes are still of significant interest to the field. However, there are some aspects of the paper where the rationale is unclear and the findings are of much less interest. I commend the authors on their careful design of the GDF15 KO pregnancy studies.</w:t>
      </w:r>
      <w:r w:rsidRPr="00967C1D">
        <w:rPr>
          <w:rFonts w:ascii="Times New Roman" w:hAnsi="Times New Roman" w:cs="Times New Roman"/>
          <w:color w:val="242424"/>
        </w:rPr>
        <w:br/>
      </w:r>
    </w:p>
    <w:p w14:paraId="0F6950D4"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 rationale for use of dexamethasone (</w:t>
      </w:r>
      <w:proofErr w:type="spellStart"/>
      <w:r w:rsidRPr="00967C1D">
        <w:rPr>
          <w:rFonts w:ascii="Times New Roman" w:hAnsi="Times New Roman" w:cs="Times New Roman"/>
          <w:b/>
          <w:bCs/>
          <w:color w:val="242424"/>
          <w:shd w:val="clear" w:color="auto" w:fill="FFFFFF"/>
        </w:rPr>
        <w:t>dex</w:t>
      </w:r>
      <w:proofErr w:type="spellEnd"/>
      <w:r w:rsidRPr="00967C1D">
        <w:rPr>
          <w:rFonts w:ascii="Times New Roman" w:hAnsi="Times New Roman" w:cs="Times New Roman"/>
          <w:b/>
          <w:bCs/>
          <w:color w:val="242424"/>
          <w:shd w:val="clear" w:color="auto" w:fill="FFFFFF"/>
        </w:rPr>
        <w:t>) in pregnancy to induce insulin resistance is lacking. There is no introduction of the model or its utility in the introduction. Dex is rarely given in pregnancy due to concerns related to fetal organ development, except acutely in cases where fetal lung maturation is of critical importance due to impending pre-term delivery. Insulin resistance, gestational diabetes and underlying type 2 diabetes are of broad translational relevance during pregnancy, however this is generally secondary to obesity in the human population, and as such a diet induced obese model would seem more appropriate for this study.</w:t>
      </w:r>
    </w:p>
    <w:p w14:paraId="1F9731C9" w14:textId="0017E221" w:rsidR="007E18CE" w:rsidRPr="00967C1D" w:rsidRDefault="001C2618" w:rsidP="001C2618">
      <w:pPr>
        <w:rPr>
          <w:rFonts w:ascii="Times New Roman" w:hAnsi="Times New Roman" w:cs="Times New Roman"/>
        </w:rPr>
      </w:pPr>
      <w:r w:rsidRPr="00967C1D">
        <w:rPr>
          <w:rFonts w:ascii="Times New Roman" w:hAnsi="Times New Roman" w:cs="Times New Roman"/>
        </w:rPr>
        <w:t xml:space="preserve">We thank </w:t>
      </w:r>
      <w:r w:rsidR="006E43B6" w:rsidRPr="00967C1D">
        <w:rPr>
          <w:rFonts w:ascii="Times New Roman" w:hAnsi="Times New Roman" w:cs="Times New Roman"/>
        </w:rPr>
        <w:t>the reviewer</w:t>
      </w:r>
      <w:r w:rsidRPr="00967C1D">
        <w:rPr>
          <w:rFonts w:ascii="Times New Roman" w:hAnsi="Times New Roman" w:cs="Times New Roman"/>
        </w:rPr>
        <w:t xml:space="preserve"> for </w:t>
      </w:r>
      <w:r w:rsidR="006E43B6" w:rsidRPr="00967C1D">
        <w:rPr>
          <w:rFonts w:ascii="Times New Roman" w:hAnsi="Times New Roman" w:cs="Times New Roman"/>
        </w:rPr>
        <w:t>suggesting we provide more robust</w:t>
      </w:r>
      <w:r w:rsidRPr="00967C1D">
        <w:rPr>
          <w:rFonts w:ascii="Times New Roman" w:hAnsi="Times New Roman" w:cs="Times New Roman"/>
        </w:rPr>
        <w:t xml:space="preserve"> rationale</w:t>
      </w:r>
      <w:r w:rsidR="009712CC" w:rsidRPr="00967C1D">
        <w:rPr>
          <w:rFonts w:ascii="Times New Roman" w:hAnsi="Times New Roman" w:cs="Times New Roman"/>
        </w:rPr>
        <w:t>. We were interested in the contribution of GDF15 levels in relation to insulin resistance of pregnancy</w:t>
      </w:r>
      <w:r w:rsidR="00325746" w:rsidRPr="00967C1D">
        <w:rPr>
          <w:rFonts w:ascii="Times New Roman" w:hAnsi="Times New Roman" w:cs="Times New Roman"/>
        </w:rPr>
        <w:t xml:space="preserve"> before we investigated the effect of genetic knockouts</w:t>
      </w:r>
      <w:r w:rsidR="009712CC" w:rsidRPr="00967C1D">
        <w:rPr>
          <w:rFonts w:ascii="Times New Roman" w:hAnsi="Times New Roman" w:cs="Times New Roman"/>
        </w:rPr>
        <w:t xml:space="preserve">. To establish the </w:t>
      </w:r>
      <w:r w:rsidR="00325746" w:rsidRPr="00967C1D">
        <w:rPr>
          <w:rFonts w:ascii="Times New Roman" w:hAnsi="Times New Roman" w:cs="Times New Roman"/>
        </w:rPr>
        <w:t>contribution</w:t>
      </w:r>
      <w:r w:rsidR="009712CC" w:rsidRPr="00967C1D">
        <w:rPr>
          <w:rFonts w:ascii="Times New Roman" w:hAnsi="Times New Roman" w:cs="Times New Roman"/>
        </w:rPr>
        <w:t xml:space="preserve"> of physiological state</w:t>
      </w:r>
      <w:r w:rsidR="00325746" w:rsidRPr="00967C1D">
        <w:rPr>
          <w:rFonts w:ascii="Times New Roman" w:hAnsi="Times New Roman" w:cs="Times New Roman"/>
        </w:rPr>
        <w:t xml:space="preserve"> to GDF15 levels and insulin sensitivity</w:t>
      </w:r>
      <w:r w:rsidR="009712CC" w:rsidRPr="00967C1D">
        <w:rPr>
          <w:rFonts w:ascii="Times New Roman" w:hAnsi="Times New Roman" w:cs="Times New Roman"/>
        </w:rPr>
        <w:t xml:space="preserve">, we evaluated pregnant vs non-pregnant females. </w:t>
      </w:r>
      <w:r w:rsidR="00325746" w:rsidRPr="00967C1D">
        <w:rPr>
          <w:rFonts w:ascii="Times New Roman" w:hAnsi="Times New Roman" w:cs="Times New Roman"/>
        </w:rPr>
        <w:t xml:space="preserve">We then wanted to examine the contribution of the stress of  pregnancy alone in contrast with known elevated stressors in the context of pregnancy. We anticipated pregnancy would raise GDF15 levels, but thought pregnancies </w:t>
      </w:r>
      <w:r w:rsidR="000E6C16" w:rsidRPr="00967C1D">
        <w:rPr>
          <w:rFonts w:ascii="Times New Roman" w:hAnsi="Times New Roman" w:cs="Times New Roman"/>
        </w:rPr>
        <w:t>associated with chronic stress could</w:t>
      </w:r>
      <w:r w:rsidR="00325746" w:rsidRPr="00967C1D">
        <w:rPr>
          <w:rFonts w:ascii="Times New Roman" w:hAnsi="Times New Roman" w:cs="Times New Roman"/>
        </w:rPr>
        <w:t xml:space="preserve"> have an additive</w:t>
      </w:r>
      <w:r w:rsidR="000E6C16" w:rsidRPr="00967C1D">
        <w:rPr>
          <w:rFonts w:ascii="Times New Roman" w:hAnsi="Times New Roman" w:cs="Times New Roman"/>
        </w:rPr>
        <w:t xml:space="preserve"> </w:t>
      </w:r>
      <w:r w:rsidR="00AF49A1" w:rsidRPr="00967C1D">
        <w:rPr>
          <w:rFonts w:ascii="Times New Roman" w:hAnsi="Times New Roman" w:cs="Times New Roman"/>
        </w:rPr>
        <w:t xml:space="preserve">effect </w:t>
      </w:r>
      <w:r w:rsidR="000E6C16" w:rsidRPr="00967C1D">
        <w:rPr>
          <w:rFonts w:ascii="Times New Roman" w:hAnsi="Times New Roman" w:cs="Times New Roman"/>
        </w:rPr>
        <w:t>on GDF15</w:t>
      </w:r>
      <w:r w:rsidR="00325746" w:rsidRPr="00967C1D">
        <w:rPr>
          <w:rFonts w:ascii="Times New Roman" w:hAnsi="Times New Roman" w:cs="Times New Roman"/>
        </w:rPr>
        <w:t xml:space="preserve">. Although we agree a DIO model would be insightful, we felt evaluating GDF15 in the frame of stress was </w:t>
      </w:r>
      <w:r w:rsidR="000E6C16" w:rsidRPr="00967C1D">
        <w:rPr>
          <w:rFonts w:ascii="Times New Roman" w:hAnsi="Times New Roman" w:cs="Times New Roman"/>
        </w:rPr>
        <w:t xml:space="preserve">a </w:t>
      </w:r>
      <w:r w:rsidR="00325746" w:rsidRPr="00967C1D">
        <w:rPr>
          <w:rFonts w:ascii="Times New Roman" w:hAnsi="Times New Roman" w:cs="Times New Roman"/>
        </w:rPr>
        <w:t xml:space="preserve">more important </w:t>
      </w:r>
      <w:r w:rsidR="000E6C16" w:rsidRPr="00967C1D">
        <w:rPr>
          <w:rFonts w:ascii="Times New Roman" w:hAnsi="Times New Roman" w:cs="Times New Roman"/>
        </w:rPr>
        <w:t xml:space="preserve">first step </w:t>
      </w:r>
      <w:r w:rsidR="00325746" w:rsidRPr="00967C1D">
        <w:rPr>
          <w:rFonts w:ascii="Times New Roman" w:hAnsi="Times New Roman" w:cs="Times New Roman"/>
        </w:rPr>
        <w:t>for our argument</w:t>
      </w:r>
      <w:r w:rsidR="00234134" w:rsidRPr="00967C1D">
        <w:rPr>
          <w:rFonts w:ascii="Times New Roman" w:hAnsi="Times New Roman" w:cs="Times New Roman"/>
        </w:rPr>
        <w:t xml:space="preserve"> and was cogent with the current literature suggesting GDF15 acts as a sentinel of somatic stress</w:t>
      </w:r>
      <w:r w:rsidR="00325746" w:rsidRPr="00967C1D">
        <w:rPr>
          <w:rFonts w:ascii="Times New Roman" w:hAnsi="Times New Roman" w:cs="Times New Roman"/>
        </w:rPr>
        <w:t xml:space="preserve">. We agree with the reviewer that dexamethasone is rarely given except in the case of pre-term delivery for lung maturation. However, our </w:t>
      </w:r>
      <w:r w:rsidR="000E6C16" w:rsidRPr="00967C1D">
        <w:rPr>
          <w:rFonts w:ascii="Times New Roman" w:hAnsi="Times New Roman" w:cs="Times New Roman"/>
        </w:rPr>
        <w:t xml:space="preserve">team </w:t>
      </w:r>
      <w:r w:rsidR="00325746" w:rsidRPr="00967C1D">
        <w:rPr>
          <w:rFonts w:ascii="Times New Roman" w:hAnsi="Times New Roman" w:cs="Times New Roman"/>
        </w:rPr>
        <w:t>has previously used dexamethasone</w:t>
      </w:r>
      <w:r w:rsidR="000E6C16" w:rsidRPr="00967C1D">
        <w:rPr>
          <w:rFonts w:ascii="Times New Roman" w:hAnsi="Times New Roman" w:cs="Times New Roman"/>
        </w:rPr>
        <w:t xml:space="preserve"> as it is a more specific GR agonist, and not subject to HPA downregulation (such as models of chronic intermittent stress).  Therefore we consider this</w:t>
      </w:r>
      <w:r w:rsidR="00234134" w:rsidRPr="00967C1D">
        <w:rPr>
          <w:rFonts w:ascii="Times New Roman" w:hAnsi="Times New Roman" w:cs="Times New Roman"/>
        </w:rPr>
        <w:t xml:space="preserve"> a more consistent </w:t>
      </w:r>
      <w:r w:rsidR="00325746" w:rsidRPr="00967C1D">
        <w:rPr>
          <w:rFonts w:ascii="Times New Roman" w:hAnsi="Times New Roman" w:cs="Times New Roman"/>
        </w:rPr>
        <w:t xml:space="preserve">model </w:t>
      </w:r>
      <w:r w:rsidR="00234134" w:rsidRPr="00967C1D">
        <w:rPr>
          <w:rFonts w:ascii="Times New Roman" w:hAnsi="Times New Roman" w:cs="Times New Roman"/>
        </w:rPr>
        <w:t xml:space="preserve">for </w:t>
      </w:r>
      <w:r w:rsidR="000E6C16" w:rsidRPr="00967C1D">
        <w:rPr>
          <w:rFonts w:ascii="Times New Roman" w:hAnsi="Times New Roman" w:cs="Times New Roman"/>
        </w:rPr>
        <w:t>maternal</w:t>
      </w:r>
      <w:r w:rsidR="00325746" w:rsidRPr="00967C1D">
        <w:rPr>
          <w:rFonts w:ascii="Times New Roman" w:hAnsi="Times New Roman" w:cs="Times New Roman"/>
        </w:rPr>
        <w:t xml:space="preserve"> stress </w:t>
      </w:r>
      <w:r w:rsidR="000E6C16" w:rsidRPr="00967C1D">
        <w:rPr>
          <w:rFonts w:ascii="Times New Roman" w:hAnsi="Times New Roman" w:cs="Times New Roman"/>
        </w:rPr>
        <w:t>and its</w:t>
      </w:r>
      <w:r w:rsidR="007E18CE" w:rsidRPr="00967C1D">
        <w:rPr>
          <w:rFonts w:ascii="Times New Roman" w:hAnsi="Times New Roman" w:cs="Times New Roman"/>
        </w:rPr>
        <w:t xml:space="preserve"> effect</w:t>
      </w:r>
      <w:r w:rsidR="000E6C16" w:rsidRPr="00967C1D">
        <w:rPr>
          <w:rFonts w:ascii="Times New Roman" w:hAnsi="Times New Roman" w:cs="Times New Roman"/>
        </w:rPr>
        <w:t>s</w:t>
      </w:r>
      <w:r w:rsidR="009712CC" w:rsidRPr="00967C1D">
        <w:rPr>
          <w:rFonts w:ascii="Times New Roman" w:hAnsi="Times New Roman" w:cs="Times New Roman"/>
        </w:rPr>
        <w:t xml:space="preserve"> </w:t>
      </w:r>
      <w:r w:rsidR="007E18CE" w:rsidRPr="00967C1D">
        <w:rPr>
          <w:rFonts w:ascii="Times New Roman" w:hAnsi="Times New Roman" w:cs="Times New Roman"/>
        </w:rPr>
        <w:t xml:space="preserve">on </w:t>
      </w:r>
      <w:r w:rsidR="009712CC" w:rsidRPr="00967C1D">
        <w:rPr>
          <w:rFonts w:ascii="Times New Roman" w:hAnsi="Times New Roman" w:cs="Times New Roman"/>
        </w:rPr>
        <w:t>pregnancy outcomes</w:t>
      </w:r>
      <w:r w:rsidR="009712CC" w:rsidRPr="00967C1D">
        <w:rPr>
          <w:rFonts w:ascii="Times New Roman" w:hAnsi="Times New Roman" w:cs="Times New Roman"/>
        </w:rPr>
        <w:fldChar w:fldCharType="begin"/>
      </w:r>
      <w:r w:rsidR="009712CC" w:rsidRPr="00967C1D">
        <w:rPr>
          <w:rFonts w:ascii="Times New Roman" w:hAnsi="Times New Roman" w:cs="Times New Roman"/>
        </w:rPr>
        <w:instrText xml:space="preserve"> ADDIN ZOTERO_ITEM CSL_CITATION {"citationID":"2lNDrvT4","properties":{"formattedCitation":"\\super 4\\nosupersub{}","plainCitation":"4","noteIndex":0},"citationItems":[{"id":65,"uris":["http://zotero.org/users/5073745/items/ZNSDCBWG"],"itemData":{"id":65,"type":"article-journal","abstract":"The placenta is the primary organ responsible for deactivating maternal glucocorticoids and reducing fetal exposure. Glucocorticoid use during pregnancy is a common treatment for asthma, allergies, and COVID-19. Several studies have reported adverse effects including intrauterine growth restriction as a result of glucocorticoid exposure, yet little is known about the mechanisms by which short and long-term maternal glucocorticoid exposures affect placental biology and fetal development. To better understand the role of glucocorticoids on placental and fetal outcomes, we used a mouse model exposed to the synthetic glucocorticoid, dexamethasone (Dex), prior to and throughout gestation. We conducted a randomized controlled trial in mice with a treatment arm of Dex exposure and water exposure as control. Virgin C57Bl/6J female mice were single-housed at 11 weeks of age, and Dex was introduced in the drinking water as a 1mg/kg/day dose. After one week of treatment, mice were bred with age-matched virgin males. Dam body composition, food, and water intake were monitored weekly. Maternal insulin sensitivity, pup survival rate, litter size, and pup birth weight at postnatal day (PND) 0.5 were also assessed. Dams treated with Dex lost significant lean mass after one week of treatment. Dex treatment did not appear to affect the dams’ ability to get pregnant, as both groups carried pups to term with similar lengths of gestation (p=0.838). Water and Dex-treated dams gained comparable weight during the first and second trimesters of pregnancy, however, the Dex group gained less lean mass than the water group during the third trimester. At PND0.5, Dex dams had fewer pups with a 40% reduction in litter size (p=0.01) and lighter pups with a 37% reduction in offspring weight (p&amp;lt;0.001), indicating substantial intrauterine growth restriction. All pups of Dex-treated dams died by PND1. Attempts to rescue pups of Dex-dams by cross-fostering with water-treated nursing dams or by feeding the pups 10% glucose at PND0.5 failed by PND1. These results demonstrate a novel finding regarding the chronic use of glucocorticoids before and during conception and pregnancy. The reduction in both pup weight and late-pregnancy maternal weight gain suggests potential growth restriction or placental insufficiency. Further molecular studies during multiple time points of gestation will help elucidate the mechanisms at play.","container-title":"Journal of the Endocrine Society","DOI":"10.1210/jendso/bvab048.1522","ISSN":"2472-1972","issue":"Supplement_1","journalAbbreviation":"Journal of the Endocrine Society","page":"A748-A749","source":"Silverchair","title":"Effects of Dexamethasone on Offspring Survival and Intrauterine Growth Restriction","volume":"5","author":[{"family":"El Habbal","given":"Noura"},{"family":"Mulcahy","given":"Molly C"},{"family":"Redd","given":"JeAnna R"},{"family":"Bridges","given":"Dave"}],"issued":{"date-parts":[["2021",5,1]]}}}],"schema":"https://github.com/citation-style-language/schema/raw/master/csl-citation.json"} </w:instrText>
      </w:r>
      <w:r w:rsidR="009712CC" w:rsidRPr="00967C1D">
        <w:rPr>
          <w:rFonts w:ascii="Times New Roman" w:hAnsi="Times New Roman" w:cs="Times New Roman"/>
        </w:rPr>
        <w:fldChar w:fldCharType="separate"/>
      </w:r>
      <w:r w:rsidR="009712CC" w:rsidRPr="00967C1D">
        <w:rPr>
          <w:rFonts w:ascii="Times New Roman" w:hAnsi="Times New Roman" w:cs="Times New Roman"/>
          <w:kern w:val="0"/>
          <w:vertAlign w:val="superscript"/>
        </w:rPr>
        <w:t>4</w:t>
      </w:r>
      <w:r w:rsidR="009712CC" w:rsidRPr="00967C1D">
        <w:rPr>
          <w:rFonts w:ascii="Times New Roman" w:hAnsi="Times New Roman" w:cs="Times New Roman"/>
        </w:rPr>
        <w:fldChar w:fldCharType="end"/>
      </w:r>
      <w:r w:rsidR="009712CC" w:rsidRPr="00967C1D">
        <w:rPr>
          <w:rFonts w:ascii="Times New Roman" w:hAnsi="Times New Roman" w:cs="Times New Roman"/>
        </w:rPr>
        <w:t>.</w:t>
      </w:r>
      <w:r w:rsidR="007E18CE" w:rsidRPr="00967C1D">
        <w:rPr>
          <w:rFonts w:ascii="Times New Roman" w:hAnsi="Times New Roman" w:cs="Times New Roman"/>
        </w:rPr>
        <w:t xml:space="preserve"> Dexamethasone treatment (both injected and orally administered) </w:t>
      </w:r>
      <w:r w:rsidR="00234134" w:rsidRPr="00967C1D">
        <w:rPr>
          <w:rFonts w:ascii="Times New Roman" w:hAnsi="Times New Roman" w:cs="Times New Roman"/>
        </w:rPr>
        <w:t>has been used for decades to understand the</w:t>
      </w:r>
      <w:r w:rsidR="007E18CE" w:rsidRPr="00967C1D">
        <w:rPr>
          <w:rFonts w:ascii="Times New Roman" w:hAnsi="Times New Roman" w:cs="Times New Roman"/>
        </w:rPr>
        <w:t xml:space="preserve"> effect of stress on gestational</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cgmTae31","properties":{"formattedCitation":"\\super 5\\nosupersub{}","plainCitation":"5","noteIndex":0},"citationItems":[{"id":2334,"uris":["http://zotero.org/users/5073745/items/QC8AZG3H"],"itemData":{"id":2334,"type":"article-journal","abstract":"Objective\nIn the present study, we aimed to evaluate the effects of high doses of dexamethasone (DEX) in early pregnancy on pregnancy outcomes.\n\nMethods\nPregnant BALB/c mice were treated with high-dose DEX in the experimental group or saline in the control group on gestational days (GDs) 0.5 to 4.5. Pregnant mice were sacrificed on GDs 7.5, 13.5, or 18.5 and their peripheral blood, placentas, fetuses, and uterine tissue were collected. Decidual and placenta cell supernatants were examined to evaluate the effect of DEX on the proliferation of mononuclear cells, the quantity of uterine macrophages and uterine natural killer (uNK) cells, and levels of progesterone and 17β-estradiol, as determined by an 3-(4,5-dimethylthiazole-2-yl)-2,5-diphenyltetrazolium bromide assay, immunohistochemistry, and enzyme-linked immunosorbent assay, respectively. We also were measured fetal and placental growth parameters on GD 18.5.\n\nResults\nWe found that high doses of DEX were associated with an increased abortion rate, enhancement of the immunosuppressive effect of the decidua, alterations in placental growth parameters, decreased progesterone and 17β-estradiol levels, and a reduced frequency of macrophages and uNK cells.\n\nConclusion\nOur data suggest that the high-dose administration of DEX during early pregnancy negatively affected pregnancy outcomes.","container-title":"Clinical and Experimental Reproductive Medicine","DOI":"10.5653/cerm.2016.43.1.15","ISSN":"2233-8233","issue":"1","journalAbbreviation":"Clin Exp Reprod Med","note":"PMID: 27104153\nPMCID: PMC4838577","page":"15-25","source":"PubMed Central","title":"Pregnancy outcomes following the administration of high doses of dexamethasone in early pregnancy","volume":"43","author":[{"family":"Namdar Ahmadabad","given":"Hasan"},{"family":"Kayvan Jafari","given":"Sabah"},{"family":"Nezafat Firizi","given":"Maryam"},{"family":"Abbaspour","given":"Ali Reza"},{"family":"Ghafoori Gharib","given":"Fahime"},{"family":"Ghobadi","given":"Yusef"},{"family":"Gholizadeh","given":"Samira"}],"issued":{"date-parts":[["2016",3]]}}}],"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5</w:t>
      </w:r>
      <w:r w:rsidR="007E18CE" w:rsidRPr="00967C1D">
        <w:rPr>
          <w:rFonts w:ascii="Times New Roman" w:hAnsi="Times New Roman" w:cs="Times New Roman"/>
        </w:rPr>
        <w:fldChar w:fldCharType="end"/>
      </w:r>
      <w:r w:rsidR="007E18CE" w:rsidRPr="00967C1D">
        <w:rPr>
          <w:rFonts w:ascii="Times New Roman" w:hAnsi="Times New Roman" w:cs="Times New Roman"/>
        </w:rPr>
        <w:t>, placental</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KVAHyhWM","properties":{"formattedCitation":"\\super 6,7\\nosupersub{}","plainCitation":"6,7","noteIndex":0},"citationItems":[{"id":2337,"uris":["http://zotero.org/users/5073745/items/DW2G779M"],"itemData":{"id":2337,"type":"article-journal","abstract":"Prenatal treatment of dexamethasone, a synthetic stress hormone, leads to low birth weight and affects adult pathophysiology. Because fetal growth and survival are critically dependent on successful placental development, we aimed to investigate the effects of prenatal dexamethasone exposure on placental growth and function, particularly focusing on issues surrounding the time of stress exposure in a developmental context. Dexamethasone was administered at a dosage of 1 mg/kg BW (DEX1) or 10 mg/kg BW (DEX10) intraperitoneally at gestational d 7.5, 8.5, and 9.5 in pregnant mice. Placentas were then dissected at gestational d 11.5 and 18.5. Placental size and weight were reduced at d 11.5 in a dose-dependent manner (P = 0.11 for saline vs. DEX1 and P &amp;lt; 0.001 for DEX1 vs. DEX10 in size; P = 0.34 for saline vs. DEX1 and P &amp;lt; 0.01 for DEX1 vs. DEX10 in weight). In contrast, a considerable heterogeneity was shown at d 18.5, especially in DEX10-treated mice. Some placentas were small and malformed whereas some were enlarged with structural abnormalities in spongiotrophoblasts and labyrinth layers. Although placental overgrowth under such condition seemed to compromise fetal demand for nutrient supply, disorganized cell structure with reduced fetal vasculature observed in large placentas suggests that prenatal stress exposure during the early gestational period negatively affects placental development and efficiency.","container-title":"Journal of Animal Science","DOI":"10.2527/jas.2012-5090","ISSN":"0021-8812","issue":"13","journalAbbreviation":"Journal of Animal Science","page":"4846-4856","source":"Silverchair","title":"Prenatal administration of dexamethasone during early pregnancy negatively affects placental development and function in mice1","volume":"90","author":[{"family":"Lee","given":"J.-Y."},{"family":"Park","given":"S. J."},{"family":"Kim","given":"S. H."},{"family":"Kim","given":"M. H."}],"issued":{"date-parts":[["2012",12,1]]}}},{"id":2341,"uris":["http://zotero.org/users/5073745/items/EKT9UEWI"],"itemData":{"id":2341,"type":"article-journal","abstract":"Synthetic glucocorticoids, like dexamethasone (dex), restrict growth of the fetus and program its adult physiology, in part by altering placental phenotype. The route and timing of dex administration determine the fetal and adult outcomes, but whether these factors affect placental phenotype remains unknown. This study compared placental morphology, amino acid transport, and gene expression in mice given dex orally or by subcutaneous injection over the periods of most rapid placental (Days [D] 11–16) or fetal (D14–19) growth (term is D21). Compared with untreated and saline-injected controls, both dex treatments reduced placental weight at D16 and 19 and fetal weight and total labyrinthine volume at D19 to a similar extent. Only oral dex treatment from D11 to D16 reduced labyrinthine fetal capillary volume on D16 and increased placental 14C-methylaminoisobutyric acid (MeAIB) clearance at D19, 3 days after treatment ended. Neither route of dex treatment altered placental expression of Slc38a, Hsd11b, or the glucocorticoid receptor, Nr3c1, at D16. In contrast, both routes of dex treatment from D14 to D19 increased placental Hsd11b2 expression and labyrinthine maternal vessel volume. Furthermore, injection per se altered placental expression of Nr3c1, Hsd11b1, and specific Slc38a isoforms in an age-related manner. Overall, MeAIB clearance was not related to Slc38a transporter expression but was correlated inversely with maternal corticosterone concentrations when dex was undetectable in maternal plasma at D19. The effects of dex on placental phenotype, therefore, depend on both the route and timing of administration and may relate to local glucocorticoid availability during and after the treatment period.","container-title":"Biology of Reproduction","DOI":"10.1095/biolreprod.113.109678","ISSN":"0006-3363","issue":"4","journalAbbreviation":"Biology of Reproduction","page":"80, 1-12","source":"Silverchair","title":"Adaptations in Placental Phenotype Depend on Route and Timing of Maternal Dexamethasone Administration in Mice1","volume":"89","author":[{"family":"Vaughan","given":"Owen R."},{"family":"Sferruzzi-Perri","given":"Amanda N."},{"family":"Coan","given":"Philip M."},{"family":"Fowden","given":"Abigail L."}],"issued":{"date-parts":[["2013",10,1]]}}}],"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6,7</w:t>
      </w:r>
      <w:r w:rsidR="007E18CE" w:rsidRPr="00967C1D">
        <w:rPr>
          <w:rFonts w:ascii="Times New Roman" w:hAnsi="Times New Roman" w:cs="Times New Roman"/>
        </w:rPr>
        <w:fldChar w:fldCharType="end"/>
      </w:r>
      <w:r w:rsidR="007E18CE" w:rsidRPr="00967C1D">
        <w:rPr>
          <w:rFonts w:ascii="Times New Roman" w:hAnsi="Times New Roman" w:cs="Times New Roman"/>
        </w:rPr>
        <w:t>, and offspring health</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AFatG1H1","properties":{"formattedCitation":"\\super 8\\nosupersub{}","plainCitation":"8","noteIndex":0},"citationItems":[{"id":2339,"uris":["http://zotero.org/users/5073745/items/HZH6HCYB"],"itemData":{"id":2339,"type":"article-journal","abstract":"Dexamethasone treatment of F0 pregnant rodents alters F1 placental function and adult cardiometabolic phenotype. The adult phenotype is transmitted to the F2 generation without further intervention, but whether F2 placental function is altered by F0 dexamethasone treatment remains unknown. In the present study, F0 mice were untreated or received dexamethasone (0.2 µg g–1 day–1, s.c.) over Days 11–15 or 14–18 of pregnancy (term Day 21). Depending on the period of F0 dexamethasone treatment, F1 offspring were lighter at birth or grew more slowly until weaning (P &lt; 0.05). Glucose tolerance (1 g kg–1, i.p.) of adult F1 males was abnormal. Mating F1 males exposed prenatally to dexamethasone with untreated females had no effect on F2 placental function on Day 19 of pregnancy. In contrast, when F1 females were mated with untreated males, F2 placental clearance of the amino acid analogue 14C-methylaminoisobutyric acid was increased by 75% on Day 19 specifically in dams prenatally exposed to dexamethasone on Days 14–18 (P &lt; 0.05). Maternal plasma corticosterone was also increased, but F2 placental Slc38a4 expression was decreased in these dams (P &lt; 0.05). F0 dexamethasone treatment had no effect on F2 fetal or placental weights, regardless of lineage. Therefore, the effects of F0 dexamethasone exposure are transmitted intergenerationally to the F2 placenta via the maternal, but not paternal, line.","container-title":"Reproduction, Fertility and Development","DOI":"10.1071/RD14285","ISSN":"1448-5990","issue":"4","journalAbbreviation":"Reprod. Fertil. Dev.","language":"en","note":"publisher: CSIRO PUBLISHING","page":"704-711","source":"www-publish-csiro-au.ezproxy.library.wisc.edu","title":"Dexamethasone treatment of pregnant F0 mice leads to parent of origin-specific changes in placental function of the F2 generation","volume":"27","author":[{"family":"Vaughan","given":"O. R."},{"family":"Phillips","given":"H. M."},{"family":"Everden","given":"A. J."},{"family":"Sferruzzi-Perri","given":"A. N."},{"family":"Fowden","given":"A. L."}],"issued":{"date-parts":[["2015",5,8]]}}}],"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8</w:t>
      </w:r>
      <w:r w:rsidR="007E18CE" w:rsidRPr="00967C1D">
        <w:rPr>
          <w:rFonts w:ascii="Times New Roman" w:hAnsi="Times New Roman" w:cs="Times New Roman"/>
        </w:rPr>
        <w:fldChar w:fldCharType="end"/>
      </w:r>
      <w:r w:rsidR="007E18CE" w:rsidRPr="00967C1D">
        <w:rPr>
          <w:rFonts w:ascii="Times New Roman" w:hAnsi="Times New Roman" w:cs="Times New Roman"/>
        </w:rPr>
        <w:t xml:space="preserve">. We made the following changes to the body of the manuscript to better </w:t>
      </w:r>
      <w:r w:rsidR="005B4C16" w:rsidRPr="00967C1D">
        <w:rPr>
          <w:rFonts w:ascii="Times New Roman" w:hAnsi="Times New Roman" w:cs="Times New Roman"/>
        </w:rPr>
        <w:t>articulate</w:t>
      </w:r>
      <w:r w:rsidR="007E18CE" w:rsidRPr="00967C1D">
        <w:rPr>
          <w:rFonts w:ascii="Times New Roman" w:hAnsi="Times New Roman" w:cs="Times New Roman"/>
        </w:rPr>
        <w:t xml:space="preserve"> this rationale.</w:t>
      </w:r>
    </w:p>
    <w:p w14:paraId="4E5A3382" w14:textId="07B6F741" w:rsidR="007E61FB" w:rsidRPr="00967C1D" w:rsidRDefault="007E18CE" w:rsidP="00A70289">
      <w:pPr>
        <w:ind w:left="360"/>
        <w:rPr>
          <w:rFonts w:ascii="Times New Roman" w:hAnsi="Times New Roman" w:cs="Times New Roman"/>
          <w:color w:val="FF0000"/>
        </w:rPr>
      </w:pPr>
      <w:r w:rsidRPr="00967C1D">
        <w:rPr>
          <w:rFonts w:ascii="Times New Roman" w:hAnsi="Times New Roman" w:cs="Times New Roman"/>
          <w:color w:val="FF0000"/>
        </w:rPr>
        <w:t>Line 67-</w:t>
      </w:r>
      <w:r w:rsidR="007E61FB" w:rsidRPr="00967C1D">
        <w:rPr>
          <w:rFonts w:ascii="Times New Roman" w:hAnsi="Times New Roman" w:cs="Times New Roman"/>
          <w:color w:val="FF0000"/>
        </w:rPr>
        <w:t>75:</w:t>
      </w:r>
      <w:r w:rsidR="00EA4D49" w:rsidRPr="00967C1D">
        <w:rPr>
          <w:rFonts w:ascii="Times New Roman" w:hAnsi="Times New Roman" w:cs="Times New Roman"/>
          <w:color w:val="FF0000"/>
        </w:rPr>
        <w:t xml:space="preserve"> </w:t>
      </w:r>
      <w:r w:rsidR="003C4EF7" w:rsidRPr="00967C1D">
        <w:rPr>
          <w:rFonts w:ascii="Times New Roman" w:hAnsi="Times New Roman" w:cs="Times New Roman"/>
          <w:color w:val="FF0000"/>
        </w:rPr>
        <w:t>“</w:t>
      </w:r>
      <w:r w:rsidR="007E61FB" w:rsidRPr="00967C1D">
        <w:rPr>
          <w:rFonts w:ascii="Times New Roman" w:hAnsi="Times New Roman" w:cs="Times New Roman"/>
          <w:color w:val="FF0000"/>
        </w:rPr>
        <w:t xml:space="preserve">GDF15 elevations in circulation are thought to be sentinels of stressors present in the body. Comparisons between non-pregnant and pregnant individuals and between healthy versus chronic stress during pregnancy (like dexamethasone administration) are understudied in murine models Given the sometimes-conflicting human data and lack of evaluation of physiological state and </w:t>
      </w:r>
      <w:r w:rsidR="007E61FB" w:rsidRPr="00967C1D">
        <w:rPr>
          <w:rFonts w:ascii="Times New Roman" w:hAnsi="Times New Roman" w:cs="Times New Roman"/>
          <w:color w:val="FF0000"/>
        </w:rPr>
        <w:lastRenderedPageBreak/>
        <w:t xml:space="preserve">chronic stress compounding physiological state, we sought to characterize GDF15 in circulation comparing pregnant, non-pregnant, and stressed pregnant females while assessing glycemic health. We also sought to define the effects of </w:t>
      </w:r>
      <w:r w:rsidR="007E61FB" w:rsidRPr="00967C1D">
        <w:rPr>
          <w:rFonts w:ascii="Times New Roman" w:hAnsi="Times New Roman" w:cs="Times New Roman"/>
          <w:i/>
          <w:iCs/>
          <w:color w:val="FF0000"/>
        </w:rPr>
        <w:t>Gdf15</w:t>
      </w:r>
      <w:r w:rsidR="007E61FB" w:rsidRPr="00967C1D">
        <w:rPr>
          <w:rFonts w:ascii="Times New Roman" w:hAnsi="Times New Roman" w:cs="Times New Roman"/>
          <w:color w:val="FF0000"/>
        </w:rPr>
        <w:t xml:space="preserve"> loss of function during the course of healthy murine pregnancy, including effects on weight gain, food intake, insulin sensitivity, and neonatal outcomes.</w:t>
      </w:r>
      <w:r w:rsidR="003C4EF7" w:rsidRPr="00967C1D">
        <w:rPr>
          <w:rFonts w:ascii="Times New Roman" w:hAnsi="Times New Roman" w:cs="Times New Roman"/>
          <w:color w:val="FF0000"/>
        </w:rPr>
        <w:t>”</w:t>
      </w:r>
    </w:p>
    <w:p w14:paraId="37E613BA" w14:textId="77777777" w:rsidR="001C2618" w:rsidRPr="00967C1D" w:rsidRDefault="001C2618" w:rsidP="001C2618">
      <w:pPr>
        <w:rPr>
          <w:rFonts w:ascii="Times New Roman" w:hAnsi="Times New Roman" w:cs="Times New Roman"/>
          <w:b/>
          <w:bCs/>
        </w:rPr>
      </w:pPr>
    </w:p>
    <w:p w14:paraId="1FA5E6A0" w14:textId="37B0B1EF"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Specific comments relating to Fig 2: Why are the ITTs expressed as % of baseline and not mmol/l or mg/dl as is the convention? Expressing as mg/dl would remove the need for fig 2B and 2E, and allow for interpretation of the actual glycemic state of the mice. </w:t>
      </w:r>
    </w:p>
    <w:p w14:paraId="3A305017" w14:textId="24E0EC37" w:rsidR="002A6770" w:rsidRPr="00967C1D" w:rsidRDefault="002A6770" w:rsidP="002A6770">
      <w:pPr>
        <w:rPr>
          <w:rFonts w:ascii="Times New Roman" w:hAnsi="Times New Roman" w:cs="Times New Roman"/>
        </w:rPr>
      </w:pPr>
      <w:r w:rsidRPr="00967C1D">
        <w:rPr>
          <w:rFonts w:ascii="Times New Roman" w:hAnsi="Times New Roman" w:cs="Times New Roman"/>
        </w:rPr>
        <w:t>We included the raw glucose curves for both experiments below. As you can see, we see more pronounced insulin resistance in the dex</w:t>
      </w:r>
      <w:r w:rsidR="00883C7F">
        <w:rPr>
          <w:rFonts w:ascii="Times New Roman" w:hAnsi="Times New Roman" w:cs="Times New Roman"/>
        </w:rPr>
        <w:t>amethasone</w:t>
      </w:r>
      <w:r w:rsidRPr="00967C1D">
        <w:rPr>
          <w:rFonts w:ascii="Times New Roman" w:hAnsi="Times New Roman" w:cs="Times New Roman"/>
        </w:rPr>
        <w:t xml:space="preserve">-treated dams. We see a greater rate of glucose drop in the pregnant animals compared to non-pregnant. </w:t>
      </w:r>
      <w:r w:rsidR="00883C7F">
        <w:rPr>
          <w:rFonts w:ascii="Times New Roman" w:hAnsi="Times New Roman" w:cs="Times New Roman"/>
        </w:rPr>
        <w:t xml:space="preserve"> We believe there is a distinction between insulin resistance (as shown as a percent change from baseline, as we show in Figures 2A and 2D) and fasting glucose level (as shown in Figures 2B and E), which we wanted to highlight in the manuscript.  That being said, if the reviewer and editor prefer we are happy to include the figures below in the supplementary figures.</w:t>
      </w:r>
    </w:p>
    <w:p w14:paraId="070DC17C" w14:textId="621791C8" w:rsidR="002A6770" w:rsidRPr="00967C1D" w:rsidRDefault="002A6770" w:rsidP="002A6770">
      <w:pPr>
        <w:rPr>
          <w:rFonts w:ascii="Times New Roman" w:hAnsi="Times New Roman" w:cs="Times New Roman"/>
          <w:b/>
          <w:bCs/>
        </w:rPr>
      </w:pPr>
      <w:r w:rsidRPr="00967C1D">
        <w:rPr>
          <w:rFonts w:ascii="Times New Roman" w:hAnsi="Times New Roman" w:cs="Times New Roman"/>
          <w:b/>
          <w:bCs/>
          <w:noProof/>
        </w:rPr>
        <w:drawing>
          <wp:anchor distT="0" distB="0" distL="114300" distR="114300" simplePos="0" relativeHeight="251658240" behindDoc="0" locked="0" layoutInCell="1" allowOverlap="1" wp14:anchorId="1297AE4A" wp14:editId="0B51C7E3">
            <wp:simplePos x="0" y="0"/>
            <wp:positionH relativeFrom="column">
              <wp:posOffset>0</wp:posOffset>
            </wp:positionH>
            <wp:positionV relativeFrom="paragraph">
              <wp:posOffset>-2614</wp:posOffset>
            </wp:positionV>
            <wp:extent cx="2541181" cy="1815206"/>
            <wp:effectExtent l="0" t="0" r="0" b="0"/>
            <wp:wrapSquare wrapText="bothSides"/>
            <wp:docPr id="196457601" name="Picture 1" descr="A graph of a pregnancy and insulin toler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7601" name="Picture 1" descr="A graph of a pregnancy and insulin toleranc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41181" cy="1815206"/>
                    </a:xfrm>
                    <a:prstGeom prst="rect">
                      <a:avLst/>
                    </a:prstGeom>
                  </pic:spPr>
                </pic:pic>
              </a:graphicData>
            </a:graphic>
          </wp:anchor>
        </w:drawing>
      </w:r>
      <w:r w:rsidRPr="00967C1D">
        <w:rPr>
          <w:rFonts w:ascii="Times New Roman" w:hAnsi="Times New Roman" w:cs="Times New Roman"/>
          <w:b/>
          <w:bCs/>
          <w:noProof/>
        </w:rPr>
        <w:drawing>
          <wp:inline distT="0" distB="0" distL="0" distR="0" wp14:anchorId="3D40893D" wp14:editId="1D381386">
            <wp:extent cx="2647507" cy="1891158"/>
            <wp:effectExtent l="0" t="0" r="635" b="0"/>
            <wp:docPr id="1048914858" name="Picture 2" descr="A graph of a patient's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14858" name="Picture 2" descr="A graph of a patient's leve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73614" cy="1909807"/>
                    </a:xfrm>
                    <a:prstGeom prst="rect">
                      <a:avLst/>
                    </a:prstGeom>
                  </pic:spPr>
                </pic:pic>
              </a:graphicData>
            </a:graphic>
          </wp:inline>
        </w:drawing>
      </w:r>
    </w:p>
    <w:p w14:paraId="7943E1F8"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ig 2C - the statistics are not clear. I believe there is likely a main effect of pregnancy and it is indeed well established that GDF15 is elevated in pregnancy, however the legend says paired t tests were used which does not make any sense in looking at the comparison marked on 2C. Dex treated dams are lighter in the second half of pregnancy, so it seems likely the results in 2E reflect body weight differences rather than anything else.</w:t>
      </w:r>
    </w:p>
    <w:p w14:paraId="7912AFA5" w14:textId="0571A559" w:rsidR="001C591D" w:rsidRPr="00967C1D" w:rsidRDefault="00883C7F" w:rsidP="00CB34EE">
      <w:pPr>
        <w:rPr>
          <w:rFonts w:ascii="Times New Roman" w:hAnsi="Times New Roman" w:cs="Times New Roman"/>
        </w:rPr>
      </w:pPr>
      <w:r>
        <w:rPr>
          <w:rFonts w:ascii="Times New Roman" w:hAnsi="Times New Roman" w:cs="Times New Roman"/>
        </w:rPr>
        <w:t xml:space="preserve">We apologize for this confusion.  </w:t>
      </w:r>
      <w:r w:rsidR="00CB34EE" w:rsidRPr="00967C1D">
        <w:rPr>
          <w:rFonts w:ascii="Times New Roman" w:hAnsi="Times New Roman" w:cs="Times New Roman"/>
        </w:rPr>
        <w:t xml:space="preserve">The method used in 2C is two-way </w:t>
      </w:r>
      <w:r w:rsidR="005B4C16" w:rsidRPr="00967C1D">
        <w:rPr>
          <w:rFonts w:ascii="Times New Roman" w:hAnsi="Times New Roman" w:cs="Times New Roman"/>
        </w:rPr>
        <w:t>ANOVA</w:t>
      </w:r>
      <w:r w:rsidR="001C591D" w:rsidRPr="00967C1D">
        <w:rPr>
          <w:rFonts w:ascii="Times New Roman" w:hAnsi="Times New Roman" w:cs="Times New Roman"/>
        </w:rPr>
        <w:t xml:space="preserve"> with test for interaction</w:t>
      </w:r>
      <w:r w:rsidR="00CB34EE" w:rsidRPr="00967C1D">
        <w:rPr>
          <w:rFonts w:ascii="Times New Roman" w:hAnsi="Times New Roman" w:cs="Times New Roman"/>
        </w:rPr>
        <w:t xml:space="preserve">, assessing the effect of time of collection (ZT1 vs ZT 13) and pregnancy status. The test revealed a significant effect of pregnancy (p=0.007), but not of time (p=0.98). </w:t>
      </w:r>
      <w:r w:rsidR="001C591D" w:rsidRPr="00967C1D">
        <w:rPr>
          <w:rFonts w:ascii="Times New Roman" w:hAnsi="Times New Roman" w:cs="Times New Roman"/>
        </w:rPr>
        <w:t>There was no evidence of interaction (p=0.48).</w:t>
      </w:r>
      <w:r w:rsidR="00CB34EE" w:rsidRPr="00967C1D">
        <w:rPr>
          <w:rFonts w:ascii="Times New Roman" w:hAnsi="Times New Roman" w:cs="Times New Roman"/>
        </w:rPr>
        <w:t xml:space="preserve">We changed the language of the passage </w:t>
      </w:r>
      <w:r w:rsidR="00132817" w:rsidRPr="00967C1D">
        <w:rPr>
          <w:rFonts w:ascii="Times New Roman" w:hAnsi="Times New Roman" w:cs="Times New Roman"/>
        </w:rPr>
        <w:t xml:space="preserve">from results and from the figure legend </w:t>
      </w:r>
      <w:r w:rsidR="00CB34EE" w:rsidRPr="00967C1D">
        <w:rPr>
          <w:rFonts w:ascii="Times New Roman" w:hAnsi="Times New Roman" w:cs="Times New Roman"/>
        </w:rPr>
        <w:t>below,</w:t>
      </w:r>
      <w:r w:rsidR="00CB34EE" w:rsidRPr="00967C1D">
        <w:rPr>
          <w:rFonts w:ascii="Times New Roman" w:hAnsi="Times New Roman" w:cs="Times New Roman"/>
        </w:rPr>
        <w:br/>
      </w:r>
    </w:p>
    <w:p w14:paraId="2737D2F0" w14:textId="4A1C13EC" w:rsidR="00CB34EE" w:rsidRPr="00967C1D" w:rsidRDefault="001C591D" w:rsidP="001C591D">
      <w:pPr>
        <w:ind w:left="360"/>
        <w:rPr>
          <w:rFonts w:ascii="Times New Roman" w:hAnsi="Times New Roman" w:cs="Times New Roman"/>
        </w:rPr>
      </w:pPr>
      <w:r w:rsidRPr="006B77E6">
        <w:rPr>
          <w:rFonts w:ascii="Times New Roman" w:hAnsi="Times New Roman" w:cs="Times New Roman"/>
          <w:color w:val="FF0000"/>
        </w:rPr>
        <w:t xml:space="preserve">line </w:t>
      </w:r>
      <w:r w:rsidR="00B84DD9">
        <w:rPr>
          <w:rFonts w:ascii="Times New Roman" w:hAnsi="Times New Roman" w:cs="Times New Roman"/>
          <w:color w:val="FF0000"/>
        </w:rPr>
        <w:t>209-214</w:t>
      </w:r>
      <w:r w:rsidR="006B77E6">
        <w:rPr>
          <w:rFonts w:ascii="Times New Roman" w:hAnsi="Times New Roman" w:cs="Times New Roman"/>
          <w:color w:val="FF0000"/>
        </w:rPr>
        <w:t xml:space="preserve">: </w:t>
      </w:r>
      <w:r w:rsidR="00CB34EE" w:rsidRPr="006B77E6">
        <w:rPr>
          <w:rFonts w:ascii="Times New Roman" w:hAnsi="Times New Roman" w:cs="Times New Roman"/>
          <w:color w:val="FF0000"/>
        </w:rPr>
        <w:t xml:space="preserve">“We found that GDF15 is 49% (54 ±18.8 </w:t>
      </w:r>
      <w:proofErr w:type="spellStart"/>
      <w:r w:rsidR="00CB34EE" w:rsidRPr="006B77E6">
        <w:rPr>
          <w:rFonts w:ascii="Times New Roman" w:hAnsi="Times New Roman" w:cs="Times New Roman"/>
          <w:color w:val="FF0000"/>
        </w:rPr>
        <w:t>pg</w:t>
      </w:r>
      <w:proofErr w:type="spellEnd"/>
      <w:r w:rsidR="00CB34EE" w:rsidRPr="006B77E6">
        <w:rPr>
          <w:rFonts w:ascii="Times New Roman" w:hAnsi="Times New Roman" w:cs="Times New Roman"/>
          <w:color w:val="FF0000"/>
        </w:rPr>
        <w:t>/</w:t>
      </w:r>
      <w:proofErr w:type="spellStart"/>
      <w:r w:rsidR="00CB34EE" w:rsidRPr="006B77E6">
        <w:rPr>
          <w:rFonts w:ascii="Times New Roman" w:hAnsi="Times New Roman" w:cs="Times New Roman"/>
          <w:color w:val="FF0000"/>
        </w:rPr>
        <w:t>dL</w:t>
      </w:r>
      <w:proofErr w:type="spellEnd"/>
      <w:r w:rsidR="00CB34EE" w:rsidRPr="006B77E6">
        <w:rPr>
          <w:rFonts w:ascii="Times New Roman" w:hAnsi="Times New Roman" w:cs="Times New Roman"/>
          <w:color w:val="FF0000"/>
        </w:rPr>
        <w:t>) elevated in pregnant animals compared to non-pregnant mice (</w:t>
      </w:r>
      <w:r w:rsidR="00CB34EE" w:rsidRPr="006B77E6">
        <w:rPr>
          <w:rFonts w:ascii="Times New Roman" w:hAnsi="Times New Roman" w:cs="Times New Roman"/>
          <w:b/>
          <w:bCs/>
          <w:color w:val="FF0000"/>
        </w:rPr>
        <w:t xml:space="preserve">Figure 2C, </w:t>
      </w:r>
      <w:r w:rsidR="00CB34EE" w:rsidRPr="006B77E6">
        <w:rPr>
          <w:rFonts w:ascii="Times New Roman" w:hAnsi="Times New Roman" w:cs="Times New Roman"/>
          <w:color w:val="FF0000"/>
        </w:rPr>
        <w:t>p=0.007</w:t>
      </w:r>
      <w:r w:rsidR="00883C7F">
        <w:rPr>
          <w:rFonts w:ascii="Times New Roman" w:hAnsi="Times New Roman" w:cs="Times New Roman"/>
          <w:color w:val="FF0000"/>
        </w:rPr>
        <w:t>, via a 2x2 ANOVA</w:t>
      </w:r>
      <w:r w:rsidR="00CB34EE" w:rsidRPr="006B77E6">
        <w:rPr>
          <w:rFonts w:ascii="Times New Roman" w:hAnsi="Times New Roman" w:cs="Times New Roman"/>
          <w:color w:val="FF0000"/>
        </w:rPr>
        <w:t>), but does not differ based on collection time (p=0.98).”</w:t>
      </w:r>
      <w:r w:rsidR="00132817" w:rsidRPr="006B77E6">
        <w:rPr>
          <w:rFonts w:ascii="Times New Roman" w:hAnsi="Times New Roman" w:cs="Times New Roman"/>
          <w:color w:val="FF0000"/>
        </w:rPr>
        <w:t xml:space="preserve"> </w:t>
      </w:r>
      <w:r w:rsidR="00132817" w:rsidRPr="006B77E6">
        <w:rPr>
          <w:rFonts w:ascii="Times New Roman" w:hAnsi="Times New Roman" w:cs="Times New Roman"/>
          <w:color w:val="FF0000"/>
        </w:rPr>
        <w:br/>
      </w:r>
      <w:r w:rsidRPr="006B77E6">
        <w:rPr>
          <w:rFonts w:ascii="Times New Roman" w:hAnsi="Times New Roman" w:cs="Times New Roman"/>
          <w:color w:val="FF0000"/>
        </w:rPr>
        <w:t xml:space="preserve">line </w:t>
      </w:r>
      <w:r w:rsidR="00B84DD9">
        <w:rPr>
          <w:rFonts w:ascii="Times New Roman" w:hAnsi="Times New Roman" w:cs="Times New Roman"/>
          <w:color w:val="FF0000"/>
        </w:rPr>
        <w:t>213-215</w:t>
      </w:r>
      <w:r w:rsidR="006B77E6">
        <w:rPr>
          <w:rFonts w:ascii="Times New Roman" w:hAnsi="Times New Roman" w:cs="Times New Roman"/>
          <w:color w:val="FF0000"/>
        </w:rPr>
        <w:t xml:space="preserve">: </w:t>
      </w:r>
      <w:r w:rsidR="00132817" w:rsidRPr="006B77E6">
        <w:rPr>
          <w:rFonts w:ascii="Times New Roman" w:hAnsi="Times New Roman" w:cs="Times New Roman"/>
          <w:color w:val="FF0000"/>
        </w:rPr>
        <w:t>“</w:t>
      </w:r>
      <w:r w:rsidR="00132817" w:rsidRPr="00967C1D">
        <w:rPr>
          <w:rFonts w:ascii="Times New Roman" w:hAnsi="Times New Roman" w:cs="Times New Roman"/>
          <w:color w:val="FF0000"/>
        </w:rPr>
        <w:t>Figure 2C) GDF15 levels at ZT1 and ZT13 in pregnant and non-pregnant females, assessed by two</w:t>
      </w:r>
      <w:r w:rsidR="00883C7F">
        <w:rPr>
          <w:rFonts w:ascii="Times New Roman" w:hAnsi="Times New Roman" w:cs="Times New Roman"/>
          <w:color w:val="FF0000"/>
        </w:rPr>
        <w:t>-</w:t>
      </w:r>
      <w:r w:rsidR="00132817" w:rsidRPr="00967C1D">
        <w:rPr>
          <w:rFonts w:ascii="Times New Roman" w:hAnsi="Times New Roman" w:cs="Times New Roman"/>
          <w:color w:val="FF0000"/>
        </w:rPr>
        <w:t xml:space="preserve">way </w:t>
      </w:r>
      <w:r w:rsidR="00883C7F">
        <w:rPr>
          <w:rFonts w:ascii="Times New Roman" w:hAnsi="Times New Roman" w:cs="Times New Roman"/>
          <w:color w:val="FF0000"/>
        </w:rPr>
        <w:t>ANOVA</w:t>
      </w:r>
      <w:r w:rsidR="00132817" w:rsidRPr="00967C1D">
        <w:rPr>
          <w:rFonts w:ascii="Times New Roman" w:hAnsi="Times New Roman" w:cs="Times New Roman"/>
          <w:color w:val="FF0000"/>
        </w:rPr>
        <w:t xml:space="preserve"> </w:t>
      </w:r>
      <w:r w:rsidR="009105C8">
        <w:rPr>
          <w:rFonts w:ascii="Times New Roman" w:hAnsi="Times New Roman" w:cs="Times New Roman"/>
          <w:color w:val="FF0000"/>
        </w:rPr>
        <w:t xml:space="preserve">testing </w:t>
      </w:r>
      <w:r w:rsidR="00132817" w:rsidRPr="00967C1D">
        <w:rPr>
          <w:rFonts w:ascii="Times New Roman" w:hAnsi="Times New Roman" w:cs="Times New Roman"/>
          <w:color w:val="FF0000"/>
        </w:rPr>
        <w:t xml:space="preserve">for </w:t>
      </w:r>
      <w:r w:rsidR="009105C8">
        <w:rPr>
          <w:rFonts w:ascii="Times New Roman" w:hAnsi="Times New Roman" w:cs="Times New Roman"/>
          <w:color w:val="FF0000"/>
        </w:rPr>
        <w:t xml:space="preserve">the </w:t>
      </w:r>
      <w:r w:rsidR="00132817" w:rsidRPr="00967C1D">
        <w:rPr>
          <w:rFonts w:ascii="Times New Roman" w:hAnsi="Times New Roman" w:cs="Times New Roman"/>
          <w:color w:val="FF0000"/>
        </w:rPr>
        <w:t>effect</w:t>
      </w:r>
      <w:r w:rsidR="009105C8">
        <w:rPr>
          <w:rFonts w:ascii="Times New Roman" w:hAnsi="Times New Roman" w:cs="Times New Roman"/>
          <w:color w:val="FF0000"/>
        </w:rPr>
        <w:t>s</w:t>
      </w:r>
      <w:r w:rsidR="00132817" w:rsidRPr="00967C1D">
        <w:rPr>
          <w:rFonts w:ascii="Times New Roman" w:hAnsi="Times New Roman" w:cs="Times New Roman"/>
          <w:color w:val="FF0000"/>
        </w:rPr>
        <w:t xml:space="preserve"> of time and of pregnancy status.”</w:t>
      </w:r>
    </w:p>
    <w:p w14:paraId="4C5EE23B"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lastRenderedPageBreak/>
        <w:t>The results text states that "Both genotypes had a rapid increase in food intake in the final week of pregnancy, with smaller increases in the Gdf15-/- dams", the lines in Fig 3E overlap completely, so this is not substantiated.</w:t>
      </w:r>
    </w:p>
    <w:p w14:paraId="64A3AEC1" w14:textId="77777777" w:rsidR="00A70289" w:rsidRPr="00967C1D" w:rsidRDefault="002A6770" w:rsidP="00A70289">
      <w:pPr>
        <w:rPr>
          <w:rFonts w:ascii="Times New Roman" w:hAnsi="Times New Roman" w:cs="Times New Roman"/>
          <w:b/>
          <w:bCs/>
        </w:rPr>
      </w:pPr>
      <w:r w:rsidRPr="00967C1D">
        <w:rPr>
          <w:rFonts w:ascii="Times New Roman" w:hAnsi="Times New Roman" w:cs="Times New Roman"/>
        </w:rPr>
        <w:t>We edited the manuscript to remove the language stating a significant difference.</w:t>
      </w:r>
    </w:p>
    <w:p w14:paraId="281A4682" w14:textId="0C098799" w:rsidR="00513B72" w:rsidRPr="00967C1D" w:rsidRDefault="002A6770" w:rsidP="00A70289">
      <w:pPr>
        <w:ind w:left="360"/>
        <w:rPr>
          <w:rFonts w:ascii="Times New Roman" w:hAnsi="Times New Roman" w:cs="Times New Roman"/>
          <w:b/>
          <w:bCs/>
        </w:rPr>
      </w:pPr>
      <w:r w:rsidRPr="00967C1D">
        <w:rPr>
          <w:rFonts w:ascii="Times New Roman" w:hAnsi="Times New Roman" w:cs="Times New Roman"/>
          <w:b/>
          <w:bCs/>
        </w:rPr>
        <w:br/>
      </w:r>
      <w:r w:rsidRPr="00967C1D">
        <w:rPr>
          <w:rFonts w:ascii="Times New Roman" w:hAnsi="Times New Roman" w:cs="Times New Roman"/>
          <w:b/>
          <w:bCs/>
          <w:color w:val="FF0000"/>
        </w:rPr>
        <w:t>line 239-240: “</w:t>
      </w:r>
      <w:r w:rsidRPr="00967C1D">
        <w:rPr>
          <w:rFonts w:ascii="Times New Roman" w:hAnsi="Times New Roman" w:cs="Times New Roman"/>
          <w:color w:val="FF0000"/>
        </w:rPr>
        <w:t xml:space="preserve">Both genotypes had a rapid increase in food intake in the final week of pregnancy.”  </w:t>
      </w:r>
      <w:r w:rsidRPr="00967C1D">
        <w:rPr>
          <w:rFonts w:ascii="Times New Roman" w:hAnsi="Times New Roman" w:cs="Times New Roman"/>
          <w:b/>
          <w:bCs/>
          <w:color w:val="FF0000"/>
        </w:rPr>
        <w:t xml:space="preserve"> </w:t>
      </w:r>
    </w:p>
    <w:p w14:paraId="1924B1E0"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3, With regards to fig 3D, I suggest showing this as % change from delivery day - Given the higher body weight and variation in 3F around 20-25 day mark I wonder if this would account for the variability in weight loss.</w:t>
      </w:r>
    </w:p>
    <w:p w14:paraId="00D71A09" w14:textId="77777777" w:rsidR="0013052D" w:rsidRPr="00967C1D" w:rsidRDefault="00851352" w:rsidP="00851352">
      <w:pPr>
        <w:rPr>
          <w:rFonts w:ascii="Times New Roman" w:hAnsi="Times New Roman" w:cs="Times New Roman"/>
        </w:rPr>
      </w:pPr>
      <w:r w:rsidRPr="00967C1D">
        <w:rPr>
          <w:rFonts w:ascii="Times New Roman" w:hAnsi="Times New Roman" w:cs="Times New Roman"/>
        </w:rPr>
        <w:t xml:space="preserve">We recalculated the postnatal weight loss as a percentage of delivery day and saw that the variability is still large. We have changed it in the manuscript to, </w:t>
      </w:r>
    </w:p>
    <w:p w14:paraId="5E23B8AF" w14:textId="2A41EEE9" w:rsidR="00851352" w:rsidRPr="00967C1D" w:rsidRDefault="00A3517D" w:rsidP="00A3517D">
      <w:pPr>
        <w:ind w:left="360"/>
        <w:rPr>
          <w:rFonts w:ascii="Times New Roman" w:hAnsi="Times New Roman" w:cs="Times New Roman"/>
          <w:color w:val="FF0000"/>
        </w:rPr>
      </w:pPr>
      <w:r w:rsidRPr="00967C1D">
        <w:rPr>
          <w:rFonts w:ascii="Times New Roman" w:hAnsi="Times New Roman" w:cs="Times New Roman"/>
          <w:color w:val="FF0000"/>
        </w:rPr>
        <w:t>Lines</w:t>
      </w:r>
      <w:r w:rsidR="00DB0508">
        <w:rPr>
          <w:rFonts w:ascii="Times New Roman" w:hAnsi="Times New Roman" w:cs="Times New Roman"/>
          <w:color w:val="FF0000"/>
        </w:rPr>
        <w:t xml:space="preserve"> 241-243</w:t>
      </w:r>
      <w:r w:rsidRPr="00967C1D">
        <w:rPr>
          <w:rFonts w:ascii="Times New Roman" w:hAnsi="Times New Roman" w:cs="Times New Roman"/>
          <w:color w:val="FF0000"/>
        </w:rPr>
        <w:t xml:space="preserve">: </w:t>
      </w:r>
      <w:r w:rsidR="00851352" w:rsidRPr="00967C1D">
        <w:rPr>
          <w:rFonts w:ascii="Times New Roman" w:hAnsi="Times New Roman" w:cs="Times New Roman"/>
          <w:color w:val="FF0000"/>
        </w:rPr>
        <w:t>“</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had 51% lower percent postnatal weight loss than </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with high levels of variability, but this failed to reach statistical significance (</w:t>
      </w:r>
      <w:r w:rsidR="00851352" w:rsidRPr="00967C1D">
        <w:rPr>
          <w:rFonts w:ascii="Times New Roman" w:hAnsi="Times New Roman" w:cs="Times New Roman"/>
          <w:b/>
          <w:bCs/>
          <w:color w:val="FF0000"/>
        </w:rPr>
        <w:t>Figure 3D</w:t>
      </w:r>
      <w:r w:rsidR="00851352" w:rsidRPr="00967C1D">
        <w:rPr>
          <w:rFonts w:ascii="Times New Roman" w:hAnsi="Times New Roman" w:cs="Times New Roman"/>
          <w:color w:val="FF0000"/>
        </w:rPr>
        <w:t xml:space="preserve">, p=0.14; </w:t>
      </w:r>
      <w:r w:rsidR="00851352" w:rsidRPr="00967C1D">
        <w:rPr>
          <w:rFonts w:ascii="Times New Roman" w:hAnsi="Times New Roman" w:cs="Times New Roman"/>
          <w:b/>
          <w:bCs/>
          <w:color w:val="FF0000"/>
        </w:rPr>
        <w:t>Figure 3F</w:t>
      </w:r>
      <w:r w:rsidR="00851352" w:rsidRPr="00967C1D">
        <w:rPr>
          <w:rFonts w:ascii="Times New Roman" w:hAnsi="Times New Roman" w:cs="Times New Roman"/>
          <w:color w:val="FF0000"/>
        </w:rPr>
        <w:t>)”</w:t>
      </w:r>
    </w:p>
    <w:p w14:paraId="7CFB6F29"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5C, what is the p value? Text states p=0.05, figure legend states *p&lt;0.05. Given alpha is set at 0.05, p=0.05 is not actually significant.</w:t>
      </w:r>
    </w:p>
    <w:p w14:paraId="133BD944" w14:textId="06F93C33" w:rsidR="0030481C" w:rsidRPr="00967C1D" w:rsidRDefault="0030481C" w:rsidP="0030481C">
      <w:pPr>
        <w:ind w:left="360"/>
        <w:rPr>
          <w:rFonts w:ascii="Times New Roman" w:hAnsi="Times New Roman" w:cs="Times New Roman"/>
        </w:rPr>
      </w:pPr>
      <w:r w:rsidRPr="00967C1D">
        <w:rPr>
          <w:rFonts w:ascii="Times New Roman" w:hAnsi="Times New Roman" w:cs="Times New Roman"/>
        </w:rPr>
        <w:t>Thank you for pointing out that inconsistency. The p-value is 0.05, so we have removed the asterisk.</w:t>
      </w:r>
    </w:p>
    <w:p w14:paraId="6854963A" w14:textId="5D6FC2E8" w:rsidR="00283903" w:rsidRPr="00967C1D" w:rsidRDefault="00283903" w:rsidP="00283903">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Overall comments on graphs: x axis labels should be aligned with sampling timepoints within the graphs. </w:t>
      </w:r>
    </w:p>
    <w:p w14:paraId="13D965B8" w14:textId="351E28B0" w:rsidR="00283903" w:rsidRPr="00967C1D" w:rsidRDefault="00283903" w:rsidP="00283903">
      <w:pPr>
        <w:rPr>
          <w:rFonts w:ascii="Times New Roman" w:hAnsi="Times New Roman" w:cs="Times New Roman"/>
        </w:rPr>
      </w:pPr>
      <w:r w:rsidRPr="00967C1D">
        <w:rPr>
          <w:rFonts w:ascii="Times New Roman" w:hAnsi="Times New Roman" w:cs="Times New Roman"/>
        </w:rPr>
        <w:t>We updated x-axes for insulin tolerance tests</w:t>
      </w:r>
      <w:r w:rsidR="00CD0C99" w:rsidRPr="00967C1D">
        <w:rPr>
          <w:rFonts w:ascii="Times New Roman" w:hAnsi="Times New Roman" w:cs="Times New Roman"/>
        </w:rPr>
        <w:t>,</w:t>
      </w:r>
      <w:r w:rsidRPr="00967C1D">
        <w:rPr>
          <w:rFonts w:ascii="Times New Roman" w:hAnsi="Times New Roman" w:cs="Times New Roman"/>
        </w:rPr>
        <w:t xml:space="preserve"> body weight</w:t>
      </w:r>
      <w:r w:rsidR="00CD0C99" w:rsidRPr="00967C1D">
        <w:rPr>
          <w:rFonts w:ascii="Times New Roman" w:hAnsi="Times New Roman" w:cs="Times New Roman"/>
        </w:rPr>
        <w:t>, and food intake</w:t>
      </w:r>
      <w:r w:rsidRPr="00967C1D">
        <w:rPr>
          <w:rFonts w:ascii="Times New Roman" w:hAnsi="Times New Roman" w:cs="Times New Roman"/>
        </w:rPr>
        <w:t xml:space="preserve"> measurements</w:t>
      </w:r>
      <w:r w:rsidR="00CD0C99" w:rsidRPr="00967C1D">
        <w:rPr>
          <w:rFonts w:ascii="Times New Roman" w:hAnsi="Times New Roman" w:cs="Times New Roman"/>
        </w:rPr>
        <w:t xml:space="preserve"> to better reflect days of collection for data. </w:t>
      </w:r>
    </w:p>
    <w:p w14:paraId="3FC5754C" w14:textId="64B3A2B9" w:rsidR="00974FD1" w:rsidRPr="00A96149" w:rsidRDefault="00F339A9" w:rsidP="00A3113E">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More complete labelling would be helpful.</w:t>
      </w:r>
      <w:r w:rsidRPr="00967C1D">
        <w:rPr>
          <w:rFonts w:ascii="Times New Roman" w:hAnsi="Times New Roman" w:cs="Times New Roman"/>
          <w:b/>
          <w:bCs/>
          <w:color w:val="242424"/>
        </w:rPr>
        <w:br/>
      </w:r>
      <w:r w:rsidRPr="00967C1D">
        <w:rPr>
          <w:rFonts w:ascii="Times New Roman" w:hAnsi="Times New Roman" w:cs="Times New Roman"/>
          <w:b/>
          <w:bCs/>
          <w:color w:val="242424"/>
          <w:shd w:val="clear" w:color="auto" w:fill="FFFFFF"/>
        </w:rPr>
        <w:t>I strongly applaud the authors for their use of gender neural language "expectant parents" in the discussion, but suggest "expectant gestational parents" may be more accurate and avoid confusion.</w:t>
      </w:r>
    </w:p>
    <w:p w14:paraId="2DB7F23B" w14:textId="62311EB2" w:rsidR="00974FD1" w:rsidRPr="00967C1D" w:rsidRDefault="00974FD1" w:rsidP="00A3113E">
      <w:pPr>
        <w:rPr>
          <w:rFonts w:ascii="Times New Roman" w:hAnsi="Times New Roman" w:cs="Times New Roman"/>
        </w:rPr>
      </w:pPr>
      <w:r w:rsidRPr="00967C1D">
        <w:rPr>
          <w:rFonts w:ascii="Times New Roman" w:hAnsi="Times New Roman" w:cs="Times New Roman"/>
        </w:rPr>
        <w:t>Thank you for the positive feedback and the suggestion:</w:t>
      </w:r>
    </w:p>
    <w:p w14:paraId="00E4C3C3" w14:textId="4FEF02E7" w:rsidR="00A3113E" w:rsidRPr="00967C1D" w:rsidRDefault="00A3113E" w:rsidP="00A3517D">
      <w:pPr>
        <w:ind w:left="360"/>
        <w:rPr>
          <w:rFonts w:ascii="Times New Roman" w:hAnsi="Times New Roman" w:cs="Times New Roman"/>
          <w:color w:val="FF0000"/>
        </w:rPr>
      </w:pPr>
      <w:r w:rsidRPr="00967C1D">
        <w:rPr>
          <w:rFonts w:ascii="Times New Roman" w:hAnsi="Times New Roman" w:cs="Times New Roman"/>
          <w:color w:val="FF0000"/>
        </w:rPr>
        <w:t xml:space="preserve">Line </w:t>
      </w:r>
      <w:r w:rsidR="00787488">
        <w:rPr>
          <w:rFonts w:ascii="Times New Roman" w:hAnsi="Times New Roman" w:cs="Times New Roman"/>
          <w:color w:val="FF0000"/>
        </w:rPr>
        <w:t>306</w:t>
      </w:r>
      <w:r w:rsidR="00A96149">
        <w:rPr>
          <w:rFonts w:ascii="Times New Roman" w:hAnsi="Times New Roman" w:cs="Times New Roman"/>
          <w:color w:val="FF0000"/>
        </w:rPr>
        <w:t>:</w:t>
      </w:r>
      <w:r w:rsidRPr="00967C1D">
        <w:rPr>
          <w:rFonts w:ascii="Times New Roman" w:hAnsi="Times New Roman" w:cs="Times New Roman"/>
          <w:color w:val="FF0000"/>
        </w:rPr>
        <w:t xml:space="preserve"> “Elevated circulating levels of GDF15 have been documented in </w:t>
      </w:r>
      <w:r w:rsidRPr="00967C1D">
        <w:rPr>
          <w:rFonts w:ascii="Times New Roman" w:hAnsi="Times New Roman" w:cs="Times New Roman"/>
          <w:b/>
          <w:bCs/>
          <w:color w:val="FF0000"/>
        </w:rPr>
        <w:t>expectant gestational parents</w:t>
      </w:r>
      <w:r w:rsidRPr="00967C1D">
        <w:rPr>
          <w:rFonts w:ascii="Times New Roman" w:hAnsi="Times New Roman" w:cs="Times New Roman"/>
          <w:color w:val="FF0000"/>
        </w:rPr>
        <w:t xml:space="preserve"> with normal weight status compared to those with obesity”</w:t>
      </w:r>
    </w:p>
    <w:p w14:paraId="2273E01D" w14:textId="0D188150" w:rsidR="00CF2457" w:rsidRPr="00967C1D" w:rsidRDefault="00F339A9" w:rsidP="00CF2457">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re are a number of sentences in both the discussion and introduction that could be edited for clarity of thought.</w:t>
      </w:r>
    </w:p>
    <w:p w14:paraId="3510418D" w14:textId="77777777" w:rsidR="006210A9" w:rsidRDefault="006210A9" w:rsidP="006E1F63">
      <w:pPr>
        <w:rPr>
          <w:rFonts w:ascii="Times New Roman" w:hAnsi="Times New Roman" w:cs="Times New Roman"/>
          <w:b/>
          <w:bCs/>
        </w:rPr>
      </w:pPr>
    </w:p>
    <w:p w14:paraId="2A1BD2FA" w14:textId="77777777" w:rsidR="006210A9" w:rsidRDefault="006210A9" w:rsidP="006E1F63">
      <w:pPr>
        <w:rPr>
          <w:rFonts w:ascii="Times New Roman" w:hAnsi="Times New Roman" w:cs="Times New Roman"/>
          <w:b/>
          <w:bCs/>
        </w:rPr>
      </w:pPr>
    </w:p>
    <w:p w14:paraId="1B9A037D" w14:textId="77777777" w:rsidR="002318F5" w:rsidRDefault="002318F5">
      <w:pPr>
        <w:rPr>
          <w:rFonts w:ascii="Times New Roman" w:hAnsi="Times New Roman" w:cs="Times New Roman"/>
          <w:b/>
          <w:bCs/>
        </w:rPr>
      </w:pPr>
      <w:r>
        <w:rPr>
          <w:rFonts w:ascii="Times New Roman" w:hAnsi="Times New Roman" w:cs="Times New Roman"/>
          <w:b/>
          <w:bCs/>
        </w:rPr>
        <w:br w:type="page"/>
      </w:r>
    </w:p>
    <w:p w14:paraId="3B8B3E70" w14:textId="27023AE4" w:rsidR="006210A9" w:rsidRDefault="006210A9" w:rsidP="006E1F63">
      <w:pPr>
        <w:rPr>
          <w:rFonts w:ascii="Times New Roman" w:hAnsi="Times New Roman" w:cs="Times New Roman"/>
          <w:b/>
          <w:bCs/>
        </w:rPr>
      </w:pPr>
      <w:r>
        <w:rPr>
          <w:rFonts w:ascii="Times New Roman" w:hAnsi="Times New Roman" w:cs="Times New Roman"/>
          <w:b/>
          <w:bCs/>
        </w:rPr>
        <w:lastRenderedPageBreak/>
        <w:t>References</w:t>
      </w:r>
    </w:p>
    <w:p w14:paraId="115896CC" w14:textId="77777777" w:rsidR="00AB3BFF" w:rsidRPr="00AB3BFF" w:rsidRDefault="00AB3BFF" w:rsidP="00AB3BFF">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AB3BFF">
        <w:rPr>
          <w:rFonts w:ascii="Times New Roman" w:hAnsi="Times New Roman" w:cs="Times New Roman"/>
        </w:rPr>
        <w:t xml:space="preserve">1. </w:t>
      </w:r>
      <w:r w:rsidRPr="00AB3BFF">
        <w:rPr>
          <w:rFonts w:ascii="Times New Roman" w:hAnsi="Times New Roman" w:cs="Times New Roman"/>
        </w:rPr>
        <w:tab/>
        <w:t xml:space="preserve">Rossi G, Lapaczewski P, Diamond MP, Jacob RJ, Shulman GI, Sherwin RS. Inhibitory effect of pregnancy on counterregulatory hormone responses to hypoglycemia in awake rat. </w:t>
      </w:r>
      <w:r w:rsidRPr="00AB3BFF">
        <w:rPr>
          <w:rFonts w:ascii="Times New Roman" w:hAnsi="Times New Roman" w:cs="Times New Roman"/>
          <w:i/>
          <w:iCs/>
        </w:rPr>
        <w:t>Diabetes</w:t>
      </w:r>
      <w:r w:rsidRPr="00AB3BFF">
        <w:rPr>
          <w:rFonts w:ascii="Times New Roman" w:hAnsi="Times New Roman" w:cs="Times New Roman"/>
        </w:rPr>
        <w:t>. 1993;42(10):1440-1445. doi:10.2337/diab.42.10.1440</w:t>
      </w:r>
    </w:p>
    <w:p w14:paraId="0E9DC503"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2. </w:t>
      </w:r>
      <w:r w:rsidRPr="00AB3BFF">
        <w:rPr>
          <w:rFonts w:ascii="Times New Roman" w:hAnsi="Times New Roman" w:cs="Times New Roman"/>
        </w:rPr>
        <w:tab/>
        <w:t xml:space="preserve">Zhang Z, Piro AL, Dai FF, Wheeler MB. Adaptive Changes in Glucose Homeostasis and Islet Function During Pregnancy: A Targeted Metabolomics Study in Mice. </w:t>
      </w:r>
      <w:r w:rsidRPr="00AB3BFF">
        <w:rPr>
          <w:rFonts w:ascii="Times New Roman" w:hAnsi="Times New Roman" w:cs="Times New Roman"/>
          <w:i/>
          <w:iCs/>
        </w:rPr>
        <w:t>Front Endocrinol</w:t>
      </w:r>
      <w:r w:rsidRPr="00AB3BFF">
        <w:rPr>
          <w:rFonts w:ascii="Times New Roman" w:hAnsi="Times New Roman" w:cs="Times New Roman"/>
        </w:rPr>
        <w:t>. 2022;13. doi:10.3389/fendo.2022.852149</w:t>
      </w:r>
    </w:p>
    <w:p w14:paraId="559BC0B5"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3. </w:t>
      </w:r>
      <w:r w:rsidRPr="00AB3BFF">
        <w:rPr>
          <w:rFonts w:ascii="Times New Roman" w:hAnsi="Times New Roman" w:cs="Times New Roman"/>
        </w:rPr>
        <w:tab/>
        <w:t xml:space="preserve">Harvey I, Stephenson EJ, Redd JR, Tran QT, Hochberg I, Qi N, Bridges D. Glucocorticoid-Induced Metabolic Disturbances Are Exacerbated in Obese Male Mice. </w:t>
      </w:r>
      <w:r w:rsidRPr="00AB3BFF">
        <w:rPr>
          <w:rFonts w:ascii="Times New Roman" w:hAnsi="Times New Roman" w:cs="Times New Roman"/>
          <w:i/>
          <w:iCs/>
        </w:rPr>
        <w:t>Endocrinology</w:t>
      </w:r>
      <w:r w:rsidRPr="00AB3BFF">
        <w:rPr>
          <w:rFonts w:ascii="Times New Roman" w:hAnsi="Times New Roman" w:cs="Times New Roman"/>
        </w:rPr>
        <w:t>. 2018;159(6):2275-2287. doi:10.1210/en.2018-00147</w:t>
      </w:r>
    </w:p>
    <w:p w14:paraId="533CB792"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4. </w:t>
      </w:r>
      <w:r w:rsidRPr="00AB3BFF">
        <w:rPr>
          <w:rFonts w:ascii="Times New Roman" w:hAnsi="Times New Roman" w:cs="Times New Roman"/>
        </w:rPr>
        <w:tab/>
        <w:t xml:space="preserve">El Habbal N, Mulcahy MC, Redd JR, Bridges D. Effects of Dexamethasone on Offspring Survival and Intrauterine Growth Restriction. </w:t>
      </w:r>
      <w:r w:rsidRPr="00AB3BFF">
        <w:rPr>
          <w:rFonts w:ascii="Times New Roman" w:hAnsi="Times New Roman" w:cs="Times New Roman"/>
          <w:i/>
          <w:iCs/>
        </w:rPr>
        <w:t>Journal of the Endocrine Society</w:t>
      </w:r>
      <w:r w:rsidRPr="00AB3BFF">
        <w:rPr>
          <w:rFonts w:ascii="Times New Roman" w:hAnsi="Times New Roman" w:cs="Times New Roman"/>
        </w:rPr>
        <w:t>. 2021;5(Supplement_1):A748-A749. doi:10.1210/jendso/bvab048.1522</w:t>
      </w:r>
    </w:p>
    <w:p w14:paraId="5B5B3162"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5. </w:t>
      </w:r>
      <w:r w:rsidRPr="00AB3BFF">
        <w:rPr>
          <w:rFonts w:ascii="Times New Roman" w:hAnsi="Times New Roman" w:cs="Times New Roman"/>
        </w:rPr>
        <w:tab/>
        <w:t xml:space="preserve">Namdar Ahmadabad H, Kayvan Jafari S, Nezafat Firizi M, Abbaspour AR, Ghafoori Gharib F, Ghobadi Y, Gholizadeh S. Pregnancy outcomes following the administration of high doses of dexamethasone in early pregnancy. </w:t>
      </w:r>
      <w:r w:rsidRPr="00AB3BFF">
        <w:rPr>
          <w:rFonts w:ascii="Times New Roman" w:hAnsi="Times New Roman" w:cs="Times New Roman"/>
          <w:i/>
          <w:iCs/>
        </w:rPr>
        <w:t>Clin Exp Reprod Med</w:t>
      </w:r>
      <w:r w:rsidRPr="00AB3BFF">
        <w:rPr>
          <w:rFonts w:ascii="Times New Roman" w:hAnsi="Times New Roman" w:cs="Times New Roman"/>
        </w:rPr>
        <w:t>. 2016;43(1):15-25. doi:10.5653/cerm.2016.43.1.15</w:t>
      </w:r>
    </w:p>
    <w:p w14:paraId="5482522B"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6. </w:t>
      </w:r>
      <w:r w:rsidRPr="00AB3BFF">
        <w:rPr>
          <w:rFonts w:ascii="Times New Roman" w:hAnsi="Times New Roman" w:cs="Times New Roman"/>
        </w:rPr>
        <w:tab/>
        <w:t xml:space="preserve">Lee JY, Park SJ, Kim SH, Kim MH. Prenatal administration of dexamethasone during early pregnancy negatively affects placental development and function in mice1. </w:t>
      </w:r>
      <w:r w:rsidRPr="00AB3BFF">
        <w:rPr>
          <w:rFonts w:ascii="Times New Roman" w:hAnsi="Times New Roman" w:cs="Times New Roman"/>
          <w:i/>
          <w:iCs/>
        </w:rPr>
        <w:t>Journal of Animal Science</w:t>
      </w:r>
      <w:r w:rsidRPr="00AB3BFF">
        <w:rPr>
          <w:rFonts w:ascii="Times New Roman" w:hAnsi="Times New Roman" w:cs="Times New Roman"/>
        </w:rPr>
        <w:t>. 2012;90(13):4846-4856. doi:10.2527/jas.2012-5090</w:t>
      </w:r>
    </w:p>
    <w:p w14:paraId="26972619"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7. </w:t>
      </w:r>
      <w:r w:rsidRPr="00AB3BFF">
        <w:rPr>
          <w:rFonts w:ascii="Times New Roman" w:hAnsi="Times New Roman" w:cs="Times New Roman"/>
        </w:rPr>
        <w:tab/>
        <w:t xml:space="preserve">Vaughan OR, Sferruzzi-Perri AN, Coan PM, Fowden AL. Adaptations in Placental Phenotype Depend on Route and Timing of Maternal Dexamethasone Administration in Mice1. </w:t>
      </w:r>
      <w:r w:rsidRPr="00AB3BFF">
        <w:rPr>
          <w:rFonts w:ascii="Times New Roman" w:hAnsi="Times New Roman" w:cs="Times New Roman"/>
          <w:i/>
          <w:iCs/>
        </w:rPr>
        <w:t>Biology of Reproduction</w:t>
      </w:r>
      <w:r w:rsidRPr="00AB3BFF">
        <w:rPr>
          <w:rFonts w:ascii="Times New Roman" w:hAnsi="Times New Roman" w:cs="Times New Roman"/>
        </w:rPr>
        <w:t>. 2013;89(4):80, 1-12. doi:10.1095/biolreprod.113.109678</w:t>
      </w:r>
    </w:p>
    <w:p w14:paraId="0F9D44D5"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8. </w:t>
      </w:r>
      <w:r w:rsidRPr="00AB3BFF">
        <w:rPr>
          <w:rFonts w:ascii="Times New Roman" w:hAnsi="Times New Roman" w:cs="Times New Roman"/>
        </w:rPr>
        <w:tab/>
        <w:t xml:space="preserve">Vaughan OR, Phillips HM, Everden AJ, Sferruzzi-Perri AN, Fowden AL. Dexamethasone treatment of pregnant F0 mice leads to parent of origin-specific changes in placental function of the F2 generation. </w:t>
      </w:r>
      <w:r w:rsidRPr="00AB3BFF">
        <w:rPr>
          <w:rFonts w:ascii="Times New Roman" w:hAnsi="Times New Roman" w:cs="Times New Roman"/>
          <w:i/>
          <w:iCs/>
        </w:rPr>
        <w:t>Reprod Fertil Dev</w:t>
      </w:r>
      <w:r w:rsidRPr="00AB3BFF">
        <w:rPr>
          <w:rFonts w:ascii="Times New Roman" w:hAnsi="Times New Roman" w:cs="Times New Roman"/>
        </w:rPr>
        <w:t>. 2015;27(4):704-711. doi:10.1071/RD14285</w:t>
      </w:r>
    </w:p>
    <w:p w14:paraId="173F0336" w14:textId="248A11F4" w:rsidR="00AB3BFF" w:rsidRDefault="00AB3BFF" w:rsidP="006E1F63">
      <w:pPr>
        <w:rPr>
          <w:rFonts w:ascii="Times New Roman" w:hAnsi="Times New Roman" w:cs="Times New Roman"/>
          <w:b/>
          <w:bCs/>
        </w:rPr>
      </w:pPr>
      <w:r>
        <w:rPr>
          <w:rFonts w:ascii="Times New Roman" w:hAnsi="Times New Roman" w:cs="Times New Roman"/>
          <w:b/>
          <w:bCs/>
        </w:rPr>
        <w:fldChar w:fldCharType="end"/>
      </w:r>
    </w:p>
    <w:p w14:paraId="00A59DA4" w14:textId="77777777" w:rsidR="006210A9" w:rsidRPr="00967C1D" w:rsidRDefault="006210A9" w:rsidP="006E1F63">
      <w:pPr>
        <w:rPr>
          <w:rFonts w:ascii="Times New Roman" w:hAnsi="Times New Roman" w:cs="Times New Roman"/>
          <w:b/>
          <w:bCs/>
        </w:rPr>
      </w:pPr>
    </w:p>
    <w:p w14:paraId="0B87260B" w14:textId="6B8AA9F2" w:rsidR="006E1F63" w:rsidRPr="00967C1D" w:rsidRDefault="006E1F63" w:rsidP="006210A9">
      <w:pPr>
        <w:pStyle w:val="Bibliography"/>
        <w:rPr>
          <w:rFonts w:ascii="Times New Roman" w:hAnsi="Times New Roman" w:cs="Times New Roman"/>
        </w:rPr>
      </w:pPr>
    </w:p>
    <w:p w14:paraId="3D588AEF" w14:textId="6C9D59CB" w:rsidR="006E1F63" w:rsidRPr="00967C1D" w:rsidRDefault="006E1F63" w:rsidP="006E1F63">
      <w:pPr>
        <w:rPr>
          <w:rFonts w:ascii="Times New Roman" w:hAnsi="Times New Roman" w:cs="Times New Roman"/>
          <w:b/>
          <w:bCs/>
        </w:rPr>
      </w:pPr>
    </w:p>
    <w:sectPr w:rsidR="006E1F63" w:rsidRPr="00967C1D">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B58E18A" w16cex:dateUtc="2024-07-22T21:22:00Z"/>
  <w16cex:commentExtensible w16cex:durableId="5B2566F5" w16cex:dateUtc="2024-07-26T12:45:00Z"/>
  <w16cex:commentExtensible w16cex:durableId="5E279AFC" w16cex:dateUtc="2024-07-16T19:09:00Z"/>
  <w16cex:commentExtensible w16cex:durableId="2725C159" w16cex:dateUtc="2024-07-20T15:09:00Z"/>
  <w16cex:commentExtensible w16cex:durableId="0EB48A5B" w16cex:dateUtc="2024-07-17T20:52:00Z"/>
  <w16cex:commentExtensible w16cex:durableId="16EF7A2E" w16cex:dateUtc="2024-07-20T17:20:00Z"/>
  <w16cex:commentExtensible w16cex:durableId="79AEDF06" w16cex:dateUtc="2024-07-19T20:09:00Z">
    <w16cex:extLst>
      <w16:ext w16:uri="{CE6994B0-6A32-4C9F-8C6B-6E91EDA988CE}">
        <cr:reactions xmlns:cr="http://schemas.microsoft.com/office/comments/2020/reactions">
          <cr:reaction reactionType="1">
            <cr:reactionInfo dateUtc="2024-07-26T12:51:03Z">
              <cr:user userId="Dave Bridges" userProvider="None" userName="Dave Bridges"/>
            </cr:reactionInfo>
          </cr:reaction>
        </cr:reactions>
      </w16:ext>
    </w16cex:extLst>
  </w16cex:commentExtensible>
  <w16cex:commentExtensible w16cex:durableId="77078BDA" w16cex:dateUtc="2024-07-20T17:24:00Z"/>
  <w16cex:commentExtensible w16cex:durableId="68F90F94" w16cex:dateUtc="2024-07-20T17:24:00Z"/>
  <w16cex:commentExtensible w16cex:durableId="4467D5DB" w16cex:dateUtc="2024-07-26T12:48:00Z"/>
  <w16cex:commentExtensible w16cex:durableId="10EF76C1" w16cex:dateUtc="2024-07-16T20:50:00Z"/>
  <w16cex:commentExtensible w16cex:durableId="0E9C051F" w16cex:dateUtc="2024-07-26T12:51:00Z"/>
  <w16cex:commentExtensible w16cex:durableId="28794B5E" w16cex:dateUtc="2024-07-20T17:21:00Z"/>
  <w16cex:commentExtensible w16cex:durableId="1FD73071" w16cex:dateUtc="2024-07-22T16:49:00Z"/>
  <w16cex:commentExtensible w16cex:durableId="268D108E" w16cex:dateUtc="2024-07-16T21:23:00Z"/>
  <w16cex:commentExtensible w16cex:durableId="0044F07D" w16cex:dateUtc="2024-07-26T12:56:00Z"/>
  <w16cex:commentExtensible w16cex:durableId="78CC39A1" w16cex:dateUtc="2024-07-16T21:35:00Z"/>
  <w16cex:commentExtensible w16cex:durableId="283B66EB" w16cex:dateUtc="2024-07-19T20:10:00Z"/>
  <w16cex:commentExtensible w16cex:durableId="2C1B1BB3" w16cex:dateUtc="2024-07-20T17:23: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ptos">
    <w:altName w:val="Calibri"/>
    <w:panose1 w:val="020B0604020202020204"/>
    <w:charset w:val="00"/>
    <w:family w:val="swiss"/>
    <w:pitch w:val="variable"/>
    <w:sig w:usb0="20000287" w:usb1="00000003" w:usb2="00000000" w:usb3="00000000" w:csb0="0000019F" w:csb1="00000000"/>
  </w:font>
  <w:font w:name="Aptos Display">
    <w:altName w:val="Calibri"/>
    <w:panose1 w:val="020B06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E6B92"/>
    <w:multiLevelType w:val="hybridMultilevel"/>
    <w:tmpl w:val="059A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79101BF"/>
    <w:multiLevelType w:val="multilevel"/>
    <w:tmpl w:val="64AC9E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A85B78"/>
    <w:multiLevelType w:val="hybridMultilevel"/>
    <w:tmpl w:val="8A0A1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ED341B"/>
    <w:multiLevelType w:val="hybridMultilevel"/>
    <w:tmpl w:val="5E5C82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DBD32A7"/>
    <w:multiLevelType w:val="hybridMultilevel"/>
    <w:tmpl w:val="F7AAC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9A9"/>
    <w:rsid w:val="0005243C"/>
    <w:rsid w:val="000635DC"/>
    <w:rsid w:val="00077FE6"/>
    <w:rsid w:val="0009796F"/>
    <w:rsid w:val="000E6C16"/>
    <w:rsid w:val="00121F3C"/>
    <w:rsid w:val="0013052D"/>
    <w:rsid w:val="00132817"/>
    <w:rsid w:val="00176442"/>
    <w:rsid w:val="00191A10"/>
    <w:rsid w:val="001C2618"/>
    <w:rsid w:val="001C591D"/>
    <w:rsid w:val="001F262F"/>
    <w:rsid w:val="002318F5"/>
    <w:rsid w:val="00234134"/>
    <w:rsid w:val="00283319"/>
    <w:rsid w:val="00283903"/>
    <w:rsid w:val="002A6770"/>
    <w:rsid w:val="002D2E10"/>
    <w:rsid w:val="0030481C"/>
    <w:rsid w:val="00325746"/>
    <w:rsid w:val="003C4EF7"/>
    <w:rsid w:val="004443B6"/>
    <w:rsid w:val="00447331"/>
    <w:rsid w:val="004505D7"/>
    <w:rsid w:val="00462B6C"/>
    <w:rsid w:val="00513B72"/>
    <w:rsid w:val="00532D43"/>
    <w:rsid w:val="0054230C"/>
    <w:rsid w:val="00564961"/>
    <w:rsid w:val="00576DB5"/>
    <w:rsid w:val="005B2A1D"/>
    <w:rsid w:val="005B4C16"/>
    <w:rsid w:val="005E751B"/>
    <w:rsid w:val="006210A9"/>
    <w:rsid w:val="00674514"/>
    <w:rsid w:val="00676503"/>
    <w:rsid w:val="006B77E6"/>
    <w:rsid w:val="006E1F63"/>
    <w:rsid w:val="006E43B6"/>
    <w:rsid w:val="007273BF"/>
    <w:rsid w:val="00787488"/>
    <w:rsid w:val="007E18CE"/>
    <w:rsid w:val="007E61FB"/>
    <w:rsid w:val="00851352"/>
    <w:rsid w:val="00870C7A"/>
    <w:rsid w:val="00883C7F"/>
    <w:rsid w:val="008A7904"/>
    <w:rsid w:val="008D04EE"/>
    <w:rsid w:val="008D1124"/>
    <w:rsid w:val="008D578D"/>
    <w:rsid w:val="008E3E74"/>
    <w:rsid w:val="009105C8"/>
    <w:rsid w:val="00967C1D"/>
    <w:rsid w:val="009712CC"/>
    <w:rsid w:val="00974FD1"/>
    <w:rsid w:val="009A5DE8"/>
    <w:rsid w:val="009D31A3"/>
    <w:rsid w:val="00A05226"/>
    <w:rsid w:val="00A17617"/>
    <w:rsid w:val="00A17839"/>
    <w:rsid w:val="00A3113E"/>
    <w:rsid w:val="00A3517D"/>
    <w:rsid w:val="00A620E6"/>
    <w:rsid w:val="00A70289"/>
    <w:rsid w:val="00A96149"/>
    <w:rsid w:val="00AA27CD"/>
    <w:rsid w:val="00AB3BFF"/>
    <w:rsid w:val="00AD4626"/>
    <w:rsid w:val="00AE7D5C"/>
    <w:rsid w:val="00AF49A1"/>
    <w:rsid w:val="00B62E22"/>
    <w:rsid w:val="00B80824"/>
    <w:rsid w:val="00B84DD9"/>
    <w:rsid w:val="00C54F67"/>
    <w:rsid w:val="00C77679"/>
    <w:rsid w:val="00CB34EE"/>
    <w:rsid w:val="00CD0C99"/>
    <w:rsid w:val="00CF2457"/>
    <w:rsid w:val="00D83337"/>
    <w:rsid w:val="00DB0508"/>
    <w:rsid w:val="00E15B24"/>
    <w:rsid w:val="00E425F6"/>
    <w:rsid w:val="00EA3FC2"/>
    <w:rsid w:val="00EA4D49"/>
    <w:rsid w:val="00EC6DBF"/>
    <w:rsid w:val="00F339A9"/>
    <w:rsid w:val="00F72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F33B"/>
  <w15:chartTrackingRefBased/>
  <w15:docId w15:val="{AEFA70BD-E85B-4728-93E4-0916BA320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9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39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39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39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39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3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3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3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3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9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39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39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39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39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3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3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3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39A9"/>
    <w:rPr>
      <w:rFonts w:eastAsiaTheme="majorEastAsia" w:cstheme="majorBidi"/>
      <w:color w:val="272727" w:themeColor="text1" w:themeTint="D8"/>
    </w:rPr>
  </w:style>
  <w:style w:type="paragraph" w:styleId="Title">
    <w:name w:val="Title"/>
    <w:basedOn w:val="Normal"/>
    <w:next w:val="Normal"/>
    <w:link w:val="TitleChar"/>
    <w:uiPriority w:val="10"/>
    <w:qFormat/>
    <w:rsid w:val="00F33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39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3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39A9"/>
    <w:pPr>
      <w:spacing w:before="160"/>
      <w:jc w:val="center"/>
    </w:pPr>
    <w:rPr>
      <w:i/>
      <w:iCs/>
      <w:color w:val="404040" w:themeColor="text1" w:themeTint="BF"/>
    </w:rPr>
  </w:style>
  <w:style w:type="character" w:customStyle="1" w:styleId="QuoteChar">
    <w:name w:val="Quote Char"/>
    <w:basedOn w:val="DefaultParagraphFont"/>
    <w:link w:val="Quote"/>
    <w:uiPriority w:val="29"/>
    <w:rsid w:val="00F339A9"/>
    <w:rPr>
      <w:i/>
      <w:iCs/>
      <w:color w:val="404040" w:themeColor="text1" w:themeTint="BF"/>
    </w:rPr>
  </w:style>
  <w:style w:type="paragraph" w:styleId="ListParagraph">
    <w:name w:val="List Paragraph"/>
    <w:basedOn w:val="Normal"/>
    <w:uiPriority w:val="34"/>
    <w:qFormat/>
    <w:rsid w:val="00F339A9"/>
    <w:pPr>
      <w:ind w:left="720"/>
      <w:contextualSpacing/>
    </w:pPr>
  </w:style>
  <w:style w:type="character" w:styleId="IntenseEmphasis">
    <w:name w:val="Intense Emphasis"/>
    <w:basedOn w:val="DefaultParagraphFont"/>
    <w:uiPriority w:val="21"/>
    <w:qFormat/>
    <w:rsid w:val="00F339A9"/>
    <w:rPr>
      <w:i/>
      <w:iCs/>
      <w:color w:val="0F4761" w:themeColor="accent1" w:themeShade="BF"/>
    </w:rPr>
  </w:style>
  <w:style w:type="paragraph" w:styleId="IntenseQuote">
    <w:name w:val="Intense Quote"/>
    <w:basedOn w:val="Normal"/>
    <w:next w:val="Normal"/>
    <w:link w:val="IntenseQuoteChar"/>
    <w:uiPriority w:val="30"/>
    <w:qFormat/>
    <w:rsid w:val="00F339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39A9"/>
    <w:rPr>
      <w:i/>
      <w:iCs/>
      <w:color w:val="0F4761" w:themeColor="accent1" w:themeShade="BF"/>
    </w:rPr>
  </w:style>
  <w:style w:type="character" w:styleId="IntenseReference">
    <w:name w:val="Intense Reference"/>
    <w:basedOn w:val="DefaultParagraphFont"/>
    <w:uiPriority w:val="32"/>
    <w:qFormat/>
    <w:rsid w:val="00F339A9"/>
    <w:rPr>
      <w:b/>
      <w:bCs/>
      <w:smallCaps/>
      <w:color w:val="0F4761" w:themeColor="accent1" w:themeShade="BF"/>
      <w:spacing w:val="5"/>
    </w:rPr>
  </w:style>
  <w:style w:type="character" w:styleId="Hyperlink">
    <w:name w:val="Hyperlink"/>
    <w:basedOn w:val="DefaultParagraphFont"/>
    <w:uiPriority w:val="99"/>
    <w:semiHidden/>
    <w:unhideWhenUsed/>
    <w:rsid w:val="00F339A9"/>
    <w:rPr>
      <w:color w:val="0000FF"/>
      <w:u w:val="single"/>
    </w:rPr>
  </w:style>
  <w:style w:type="character" w:styleId="Strong">
    <w:name w:val="Strong"/>
    <w:basedOn w:val="DefaultParagraphFont"/>
    <w:uiPriority w:val="22"/>
    <w:qFormat/>
    <w:rsid w:val="00F339A9"/>
    <w:rPr>
      <w:b/>
      <w:bCs/>
    </w:rPr>
  </w:style>
  <w:style w:type="character" w:styleId="CommentReference">
    <w:name w:val="annotation reference"/>
    <w:basedOn w:val="DefaultParagraphFont"/>
    <w:uiPriority w:val="99"/>
    <w:semiHidden/>
    <w:unhideWhenUsed/>
    <w:rsid w:val="005B2A1D"/>
    <w:rPr>
      <w:sz w:val="16"/>
      <w:szCs w:val="16"/>
    </w:rPr>
  </w:style>
  <w:style w:type="paragraph" w:styleId="CommentText">
    <w:name w:val="annotation text"/>
    <w:basedOn w:val="Normal"/>
    <w:link w:val="CommentTextChar"/>
    <w:uiPriority w:val="99"/>
    <w:unhideWhenUsed/>
    <w:rsid w:val="005B2A1D"/>
    <w:pPr>
      <w:spacing w:line="240" w:lineRule="auto"/>
    </w:pPr>
    <w:rPr>
      <w:sz w:val="20"/>
      <w:szCs w:val="20"/>
    </w:rPr>
  </w:style>
  <w:style w:type="character" w:customStyle="1" w:styleId="CommentTextChar">
    <w:name w:val="Comment Text Char"/>
    <w:basedOn w:val="DefaultParagraphFont"/>
    <w:link w:val="CommentText"/>
    <w:uiPriority w:val="99"/>
    <w:rsid w:val="005B2A1D"/>
    <w:rPr>
      <w:sz w:val="20"/>
      <w:szCs w:val="20"/>
    </w:rPr>
  </w:style>
  <w:style w:type="paragraph" w:styleId="CommentSubject">
    <w:name w:val="annotation subject"/>
    <w:basedOn w:val="CommentText"/>
    <w:next w:val="CommentText"/>
    <w:link w:val="CommentSubjectChar"/>
    <w:uiPriority w:val="99"/>
    <w:semiHidden/>
    <w:unhideWhenUsed/>
    <w:rsid w:val="005B2A1D"/>
    <w:rPr>
      <w:b/>
      <w:bCs/>
    </w:rPr>
  </w:style>
  <w:style w:type="character" w:customStyle="1" w:styleId="CommentSubjectChar">
    <w:name w:val="Comment Subject Char"/>
    <w:basedOn w:val="CommentTextChar"/>
    <w:link w:val="CommentSubject"/>
    <w:uiPriority w:val="99"/>
    <w:semiHidden/>
    <w:rsid w:val="005B2A1D"/>
    <w:rPr>
      <w:b/>
      <w:bCs/>
      <w:sz w:val="20"/>
      <w:szCs w:val="20"/>
    </w:rPr>
  </w:style>
  <w:style w:type="paragraph" w:styleId="Bibliography">
    <w:name w:val="Bibliography"/>
    <w:basedOn w:val="Normal"/>
    <w:next w:val="Normal"/>
    <w:uiPriority w:val="37"/>
    <w:unhideWhenUsed/>
    <w:rsid w:val="006E1F63"/>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D833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8333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45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1" Type="http://schemas.microsoft.com/office/2018/08/relationships/commentsExtensible" Target="commentsExtensible.xml"/><Relationship Id="rId5"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97</TotalTime>
  <Pages>5</Pages>
  <Words>5232</Words>
  <Characters>29825</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SMPH-Pediatrics</Company>
  <LinksUpToDate>false</LinksUpToDate>
  <CharactersWithSpaces>34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 MULCAHY</dc:creator>
  <cp:keywords/>
  <dc:description/>
  <cp:lastModifiedBy>Dave Bridges</cp:lastModifiedBy>
  <cp:revision>47</cp:revision>
  <dcterms:created xsi:type="dcterms:W3CDTF">2024-07-16T21:36:00Z</dcterms:created>
  <dcterms:modified xsi:type="dcterms:W3CDTF">2024-07-31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p32wmWX"/&gt;&lt;style id="http://www.zotero.org/styles/american-medical-association-no-et-al" hasBibliography="1" bibliographyStyleHasBeenSet="1"/&gt;&lt;prefs&gt;&lt;pref name="fieldType" value="Field"/&gt;&lt;/prefs</vt:lpwstr>
  </property>
  <property fmtid="{D5CDD505-2E9C-101B-9397-08002B2CF9AE}" pid="3" name="ZOTERO_PREF_2">
    <vt:lpwstr>&gt;&lt;/data&gt;</vt:lpwstr>
  </property>
</Properties>
</file>